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431A" w:rsidRDefault="00771A58" w:rsidP="00307AC9">
      <w:pPr>
        <w:pStyle w:val="Heading1"/>
      </w:pPr>
      <w:r>
        <w:t>Pilot: Benefits of including quality for both reads individually as well as together</w:t>
      </w:r>
    </w:p>
    <w:p w:rsidR="008E22E0" w:rsidRDefault="008E22E0" w:rsidP="008E22E0">
      <w:pPr>
        <w:pStyle w:val="Heading2"/>
      </w:pPr>
      <w:r>
        <w:t>Methods and Results</w:t>
      </w:r>
    </w:p>
    <w:p w:rsidR="00322873" w:rsidRDefault="00213B7C" w:rsidP="00771A58">
      <w:r>
        <w:t xml:space="preserve">Sometimes there can be a </w:t>
      </w:r>
      <w:r w:rsidR="006434EE">
        <w:t xml:space="preserve">noticeable problem with one of the reads </w:t>
      </w:r>
      <w:r w:rsidR="00322873">
        <w:t xml:space="preserve">if the data is inspected manually, </w:t>
      </w:r>
      <w:r w:rsidR="00CE6A19">
        <w:t>where a</w:t>
      </w:r>
      <w:r w:rsidR="00322873">
        <w:t xml:space="preserve"> number of </w:t>
      </w:r>
      <w:r w:rsidR="00CE6A19">
        <w:t>cycles have a low proportion of clusters over Q30</w:t>
      </w:r>
      <w:r w:rsidR="00322873">
        <w:t>.</w:t>
      </w:r>
      <w:r w:rsidR="00322E1F">
        <w:t xml:space="preserve"> This can particularly manifest</w:t>
      </w:r>
      <w:r w:rsidR="00322873">
        <w:t xml:space="preserve"> towards the end of a read, and this can be indicative of issues with a sequencing run (e.g. reagents being used up or having degraded) or of the sequencing instrument itself (e.g. the M3 mirror mount requiring servicing). </w:t>
      </w:r>
      <w:r w:rsidR="00DC5CE1">
        <w:t>These cases should be identified as poor quality sequencing can lead to errors at the variant calling stage and an inaccurate report being delivered to patients.</w:t>
      </w:r>
      <w:r w:rsidR="000376A6">
        <w:t xml:space="preserve"> </w:t>
      </w:r>
      <w:r w:rsidR="006231D0">
        <w:t>Often</w:t>
      </w:r>
      <w:r w:rsidR="0040684B">
        <w:t xml:space="preserve"> when this situation occurs, </w:t>
      </w:r>
      <w:r w:rsidR="00376352">
        <w:t>quality in the other read is sufficiently high to compensate for the lower quality cycles seen in the read, and the poor quality sequencing is missed.</w:t>
      </w:r>
      <w:r w:rsidR="000376A6">
        <w:t xml:space="preserve"> </w:t>
      </w:r>
    </w:p>
    <w:p w:rsidR="00B75975" w:rsidRDefault="000376A6" w:rsidP="00B75975">
      <w:r>
        <w:t>A pilot study was undertaken to assess whether this impacted on the accuracy of automated QC and whether inclusion of a separate test on each read for paired end sequencing could improve automated QC performance.</w:t>
      </w:r>
      <w:r w:rsidR="0074713E">
        <w:t xml:space="preserve"> Method 1 did not include quality tests on individual reads, while </w:t>
      </w:r>
      <w:r w:rsidR="00B75975">
        <w:t>Method 2 incorporated a test for each read individually (proportion of clusters over Q30), where sequencing was paired end (with index reads excluded). Runs where either of the reads fell under the threshold were considered to fail QC. This metric was chosen initially as it had a threshold specified by the instrument manufacturer, and therefore it was considered likely to be accurate and informative</w:t>
      </w:r>
      <w:r w:rsidR="00B75975">
        <w:fldChar w:fldCharType="begin" w:fldLock="1"/>
      </w:r>
      <w:r w:rsidR="008D5D78">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id" : "ITEM-2", "itemData" : { "URL" : "http://www.illumina.com/systems/miseq/performance_specifications.html", "accessed" : { "date-parts" : [ [ "2016", "2", "12" ] ] }, "author" : [ { "dropping-particle" : "", "family" : "Illumina Inc", "given" : "", "non-dropping-particle" : "", "parse-names" : false, "suffix" : "" } ], "id" : "ITEM-2", "issued" : { "date-parts" : [ [ "2016" ] ] }, "title" : "MiSeq Specifications", "type" : "webpage" }, "uris" : [ "http://www.mendeley.com/documents/?uuid=bdb3b15f-a0e1-437e-aa1a-8f51c1262873" ] } ], "mendeley" : { "formattedCitation" : "(1,2)", "plainTextFormattedCitation" : "(1,2)", "previouslyFormattedCitation" : "(1,4)" }, "properties" : { "noteIndex" : 0 }, "schema" : "https://github.com/citation-style-language/schema/raw/master/csl-citation.json" }</w:instrText>
      </w:r>
      <w:r w:rsidR="00B75975">
        <w:fldChar w:fldCharType="separate"/>
      </w:r>
      <w:r w:rsidR="008D5D78" w:rsidRPr="008D5D78">
        <w:rPr>
          <w:noProof/>
        </w:rPr>
        <w:t>(1,2)</w:t>
      </w:r>
      <w:r w:rsidR="00B75975">
        <w:fldChar w:fldCharType="end"/>
      </w:r>
      <w:r w:rsidR="00B75975">
        <w:t xml:space="preserve">. </w:t>
      </w:r>
    </w:p>
    <w:p w:rsidR="0074713E" w:rsidRDefault="0074713E">
      <w:pPr>
        <w:jc w:val="left"/>
      </w:pPr>
      <w:r>
        <w:br w:type="page"/>
      </w:r>
    </w:p>
    <w:p w:rsidR="00B75975" w:rsidRDefault="0074713E" w:rsidP="00B75975">
      <w:pPr>
        <w:pStyle w:val="TableHeadings"/>
      </w:pPr>
      <w:r>
        <w:lastRenderedPageBreak/>
        <w:t>Table 1</w:t>
      </w:r>
      <w:r w:rsidR="00B75975">
        <w:t xml:space="preserve"> Metrics included in initial automated QC: run quality</w:t>
      </w:r>
    </w:p>
    <w:tbl>
      <w:tblPr>
        <w:tblStyle w:val="TableGrid"/>
        <w:tblW w:w="0" w:type="auto"/>
        <w:jc w:val="center"/>
        <w:tblLook w:val="04A0" w:firstRow="1" w:lastRow="0" w:firstColumn="1" w:lastColumn="0" w:noHBand="0" w:noVBand="1"/>
      </w:tblPr>
      <w:tblGrid>
        <w:gridCol w:w="2994"/>
        <w:gridCol w:w="2995"/>
        <w:gridCol w:w="2731"/>
      </w:tblGrid>
      <w:tr w:rsidR="00B75975" w:rsidTr="007362BC">
        <w:trPr>
          <w:jc w:val="center"/>
        </w:trPr>
        <w:tc>
          <w:tcPr>
            <w:tcW w:w="2994" w:type="dxa"/>
            <w:shd w:val="clear" w:color="auto" w:fill="000000" w:themeFill="text1"/>
          </w:tcPr>
          <w:p w:rsidR="00B75975" w:rsidRDefault="00B75975" w:rsidP="007362BC">
            <w:r>
              <w:t>Method 1 metrics</w:t>
            </w:r>
          </w:p>
        </w:tc>
        <w:tc>
          <w:tcPr>
            <w:tcW w:w="2995" w:type="dxa"/>
            <w:shd w:val="clear" w:color="auto" w:fill="000000" w:themeFill="text1"/>
          </w:tcPr>
          <w:p w:rsidR="00B75975" w:rsidRDefault="00B75975" w:rsidP="007362BC">
            <w:r>
              <w:t>Method 2 metrics</w:t>
            </w:r>
          </w:p>
        </w:tc>
        <w:tc>
          <w:tcPr>
            <w:tcW w:w="2731" w:type="dxa"/>
            <w:shd w:val="clear" w:color="auto" w:fill="000000" w:themeFill="text1"/>
          </w:tcPr>
          <w:p w:rsidR="00B75975" w:rsidRDefault="00B75975" w:rsidP="007362BC">
            <w:r>
              <w:t>Times triggered</w:t>
            </w:r>
          </w:p>
        </w:tc>
      </w:tr>
      <w:tr w:rsidR="00B75975" w:rsidTr="007362BC">
        <w:trPr>
          <w:jc w:val="center"/>
        </w:trPr>
        <w:tc>
          <w:tcPr>
            <w:tcW w:w="2994" w:type="dxa"/>
          </w:tcPr>
          <w:p w:rsidR="00B75975" w:rsidRDefault="00B75975" w:rsidP="007362BC">
            <w:r>
              <w:t>Percentage of clusters passing filter exceeds manually set threshold (passes)</w:t>
            </w:r>
          </w:p>
        </w:tc>
        <w:tc>
          <w:tcPr>
            <w:tcW w:w="2995" w:type="dxa"/>
          </w:tcPr>
          <w:p w:rsidR="00B75975" w:rsidRDefault="00B75975" w:rsidP="007362BC">
            <w:r>
              <w:t>Percentage of clusters passing filter exceeds manually set threshold (passes)</w:t>
            </w:r>
          </w:p>
        </w:tc>
        <w:tc>
          <w:tcPr>
            <w:tcW w:w="2731" w:type="dxa"/>
          </w:tcPr>
          <w:p w:rsidR="00B75975" w:rsidRDefault="00B75975" w:rsidP="007362BC">
            <w:r>
              <w:t>11 (9%)</w:t>
            </w:r>
          </w:p>
        </w:tc>
      </w:tr>
      <w:tr w:rsidR="00B75975" w:rsidTr="007362BC">
        <w:trPr>
          <w:jc w:val="center"/>
        </w:trPr>
        <w:tc>
          <w:tcPr>
            <w:tcW w:w="2994" w:type="dxa"/>
          </w:tcPr>
          <w:p w:rsidR="00B75975" w:rsidRDefault="00B75975" w:rsidP="007362BC">
            <w:r>
              <w:t>Coefficient of variation of cluster density exceeds manually set threshold (fails)</w:t>
            </w:r>
          </w:p>
        </w:tc>
        <w:tc>
          <w:tcPr>
            <w:tcW w:w="2995" w:type="dxa"/>
          </w:tcPr>
          <w:p w:rsidR="00B75975" w:rsidRDefault="00B75975" w:rsidP="007362BC">
            <w:r>
              <w:t>Coefficient of variation of cluster density exceeds manually set threshold (fails)</w:t>
            </w:r>
          </w:p>
        </w:tc>
        <w:tc>
          <w:tcPr>
            <w:tcW w:w="2731" w:type="dxa"/>
          </w:tcPr>
          <w:p w:rsidR="00B75975" w:rsidRDefault="00B75975" w:rsidP="007362BC">
            <w:r>
              <w:t>10 (8%)</w:t>
            </w:r>
          </w:p>
        </w:tc>
      </w:tr>
      <w:tr w:rsidR="00B75975" w:rsidTr="007362BC">
        <w:trPr>
          <w:jc w:val="center"/>
        </w:trPr>
        <w:tc>
          <w:tcPr>
            <w:tcW w:w="2994" w:type="dxa"/>
          </w:tcPr>
          <w:p w:rsidR="00B75975" w:rsidRDefault="00B75975" w:rsidP="007362BC">
            <w:r>
              <w:t>Cluster density passing filter median exceeds a manually set threshold from the median of total cluster density (fails)</w:t>
            </w:r>
          </w:p>
        </w:tc>
        <w:tc>
          <w:tcPr>
            <w:tcW w:w="2995" w:type="dxa"/>
          </w:tcPr>
          <w:p w:rsidR="00B75975" w:rsidRDefault="00B75975" w:rsidP="007362BC">
            <w:r>
              <w:t>Cluster density passing filter median exceeds a manually set threshold from the median of total cluster density (fails)</w:t>
            </w:r>
          </w:p>
        </w:tc>
        <w:tc>
          <w:tcPr>
            <w:tcW w:w="2731" w:type="dxa"/>
          </w:tcPr>
          <w:p w:rsidR="00B75975" w:rsidRDefault="00B75975" w:rsidP="007362BC">
            <w:r>
              <w:t>19 (15%)</w:t>
            </w:r>
          </w:p>
        </w:tc>
      </w:tr>
      <w:tr w:rsidR="00B75975" w:rsidTr="007362BC">
        <w:trPr>
          <w:jc w:val="center"/>
        </w:trPr>
        <w:tc>
          <w:tcPr>
            <w:tcW w:w="2994" w:type="dxa"/>
          </w:tcPr>
          <w:p w:rsidR="00B75975" w:rsidRDefault="00B75975" w:rsidP="007362BC">
            <w:r>
              <w:t>Proportion of clusters over Q30 for both reads exceeds an Illumina set threshold (passes)</w:t>
            </w:r>
          </w:p>
        </w:tc>
        <w:tc>
          <w:tcPr>
            <w:tcW w:w="2995" w:type="dxa"/>
          </w:tcPr>
          <w:p w:rsidR="00B75975" w:rsidRDefault="00B75975" w:rsidP="007362BC">
            <w:r>
              <w:t>Proportion of clusters over Q30 for both reads exceeds an Illumina set threshold (passes)</w:t>
            </w:r>
          </w:p>
        </w:tc>
        <w:tc>
          <w:tcPr>
            <w:tcW w:w="2731" w:type="dxa"/>
          </w:tcPr>
          <w:p w:rsidR="00B75975" w:rsidRDefault="00B75975" w:rsidP="007362BC">
            <w:r>
              <w:t>9 (7%)</w:t>
            </w:r>
          </w:p>
        </w:tc>
      </w:tr>
      <w:tr w:rsidR="00B75975" w:rsidTr="007362BC">
        <w:trPr>
          <w:jc w:val="center"/>
        </w:trPr>
        <w:tc>
          <w:tcPr>
            <w:tcW w:w="2994" w:type="dxa"/>
          </w:tcPr>
          <w:p w:rsidR="00B75975" w:rsidRDefault="00B75975" w:rsidP="007362BC"/>
        </w:tc>
        <w:tc>
          <w:tcPr>
            <w:tcW w:w="2995" w:type="dxa"/>
          </w:tcPr>
          <w:p w:rsidR="00B75975" w:rsidRDefault="00B75975" w:rsidP="007362BC">
            <w:r>
              <w:t>Proportion of clusters over Q30 for read 1 exceeds an Illumina set threshold (passes)</w:t>
            </w:r>
          </w:p>
        </w:tc>
        <w:tc>
          <w:tcPr>
            <w:tcW w:w="2731" w:type="dxa"/>
          </w:tcPr>
          <w:p w:rsidR="00B75975" w:rsidRDefault="00B75975" w:rsidP="007362BC">
            <w:r>
              <w:t>5 (5%)</w:t>
            </w:r>
          </w:p>
        </w:tc>
      </w:tr>
      <w:tr w:rsidR="00B75975" w:rsidTr="007362BC">
        <w:trPr>
          <w:jc w:val="center"/>
        </w:trPr>
        <w:tc>
          <w:tcPr>
            <w:tcW w:w="2994" w:type="dxa"/>
          </w:tcPr>
          <w:p w:rsidR="00B75975" w:rsidRDefault="00B75975" w:rsidP="007362BC"/>
        </w:tc>
        <w:tc>
          <w:tcPr>
            <w:tcW w:w="2995" w:type="dxa"/>
          </w:tcPr>
          <w:p w:rsidR="00B75975" w:rsidRDefault="00B75975" w:rsidP="007362BC">
            <w:r>
              <w:t>Proportion of clusters over Q30 for read 2 exceeds an Illumina set threshold (passes)</w:t>
            </w:r>
          </w:p>
        </w:tc>
        <w:tc>
          <w:tcPr>
            <w:tcW w:w="2731" w:type="dxa"/>
          </w:tcPr>
          <w:p w:rsidR="00B75975" w:rsidRDefault="00B75975" w:rsidP="007362BC">
            <w:r>
              <w:t>16 (13%)</w:t>
            </w:r>
          </w:p>
        </w:tc>
      </w:tr>
    </w:tbl>
    <w:p w:rsidR="00B75975" w:rsidRDefault="0074713E" w:rsidP="00B75975">
      <w:pPr>
        <w:pStyle w:val="FigureLegends"/>
      </w:pPr>
      <w:r>
        <w:t>Table 1</w:t>
      </w:r>
      <w:r w:rsidR="00B75975">
        <w:t>: The initial quality metrics used to automate quality control. Method 1 does not incorporate any information about individual reads, while this is incorporated in Method 2. The number of times each metric was triggered and percentage of the runs for which each was triggered (rounded to the nearest whole number) is also recorded. Manually set thresholds were set on consultation with staff members and will need evaluation and refinement. Illumina set thresholds were specified by the manufacturer of the sequencer. Brackets indicate if exceeding the threshold means that the run passes or fails QC</w:t>
      </w:r>
      <w:r w:rsidR="00B75975">
        <w:fldChar w:fldCharType="begin" w:fldLock="1"/>
      </w:r>
      <w:r w:rsidR="008D5D78">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id" : "ITEM-2", "itemData" : { "author" : [ { "dropping-particle" : "", "family" : "Illumina Technical Assistance", "given" : "", "non-dropping-particle" : "", "parse-names" : false, "suffix" : "" } ], "id" : "ITEM-2", "issued" : { "date-parts" : [ [ "2014" ] ] }, "title" : "Cluster Density Specifications for Illumina Sequencing Platforms", "type" : "article-journal" }, "uris" : [ "http://www.mendeley.com/documents/?uuid=a4581dab-e0eb-46be-801c-d97d806c5a65" ] }, { "id" : "ITEM-3", "itemData" : { "URL" : "http://www.illumina.com/systems/miseq/performance_specifications.html", "accessed" : { "date-parts" : [ [ "2016", "2", "12" ] ] }, "author" : [ { "dropping-particle" : "", "family" : "Illumina Inc", "given" : "", "non-dropping-particle" : "", "parse-names" : false, "suffix" : "" } ], "id" : "ITEM-3", "issued" : { "date-parts" : [ [ "2016" ] ] }, "title" : "MiSeq Specifications", "type" : "webpage" }, "uris" : [ "http://www.mendeley.com/documents/?uuid=bdb3b15f-a0e1-437e-aa1a-8f51c1262873" ] } ], "mendeley" : { "formattedCitation" : "(1,3,2)", "plainTextFormattedCitation" : "(1,3,2)", "previouslyFormattedCitation" : "(1,2,4)" }, "properties" : { "noteIndex" : 0 }, "schema" : "https://github.com/citation-style-language/schema/raw/master/csl-citation.json" }</w:instrText>
      </w:r>
      <w:r w:rsidR="00B75975">
        <w:fldChar w:fldCharType="separate"/>
      </w:r>
      <w:r w:rsidR="008D5D78" w:rsidRPr="008D5D78">
        <w:rPr>
          <w:noProof/>
        </w:rPr>
        <w:t>(1,3,2)</w:t>
      </w:r>
      <w:r w:rsidR="00B75975">
        <w:fldChar w:fldCharType="end"/>
      </w:r>
      <w:r w:rsidR="00B75975">
        <w:t>.</w:t>
      </w:r>
    </w:p>
    <w:p w:rsidR="00B75975" w:rsidRDefault="00B75975" w:rsidP="00B75975"/>
    <w:p w:rsidR="00B75975" w:rsidRDefault="00B75975" w:rsidP="00B75975">
      <w:pPr>
        <w:jc w:val="left"/>
      </w:pPr>
      <w:r>
        <w:br w:type="page"/>
      </w:r>
    </w:p>
    <w:p w:rsidR="00B75975" w:rsidRDefault="00125AB4" w:rsidP="00B75975">
      <w:pPr>
        <w:pStyle w:val="TableHeadings"/>
      </w:pPr>
      <w:r>
        <w:lastRenderedPageBreak/>
        <w:t>Table 2</w:t>
      </w:r>
      <w:r w:rsidR="00B75975">
        <w:t xml:space="preserve"> Results from automated QC of data: run quality</w:t>
      </w:r>
    </w:p>
    <w:tbl>
      <w:tblPr>
        <w:tblStyle w:val="TableGrid"/>
        <w:tblW w:w="0" w:type="auto"/>
        <w:jc w:val="center"/>
        <w:tblLook w:val="04A0" w:firstRow="1" w:lastRow="0" w:firstColumn="1" w:lastColumn="0" w:noHBand="0" w:noVBand="1"/>
      </w:tblPr>
      <w:tblGrid>
        <w:gridCol w:w="2923"/>
        <w:gridCol w:w="2903"/>
        <w:gridCol w:w="2894"/>
      </w:tblGrid>
      <w:tr w:rsidR="00B75975" w:rsidTr="007362BC">
        <w:trPr>
          <w:jc w:val="center"/>
        </w:trPr>
        <w:tc>
          <w:tcPr>
            <w:tcW w:w="2923" w:type="dxa"/>
            <w:tcBorders>
              <w:top w:val="single" w:sz="4" w:space="0" w:color="000000"/>
            </w:tcBorders>
            <w:shd w:val="clear" w:color="auto" w:fill="000000" w:themeFill="text1"/>
          </w:tcPr>
          <w:p w:rsidR="00B75975" w:rsidRDefault="00B75975" w:rsidP="007362BC">
            <w:r>
              <w:t>Result</w:t>
            </w:r>
          </w:p>
        </w:tc>
        <w:tc>
          <w:tcPr>
            <w:tcW w:w="2903" w:type="dxa"/>
            <w:tcBorders>
              <w:top w:val="single" w:sz="4" w:space="0" w:color="000000"/>
            </w:tcBorders>
            <w:shd w:val="clear" w:color="auto" w:fill="000000" w:themeFill="text1"/>
          </w:tcPr>
          <w:p w:rsidR="00B75975" w:rsidRDefault="00B75975" w:rsidP="007362BC">
            <w:r>
              <w:t>Number of runs</w:t>
            </w:r>
          </w:p>
        </w:tc>
        <w:tc>
          <w:tcPr>
            <w:tcW w:w="2894" w:type="dxa"/>
            <w:tcBorders>
              <w:top w:val="single" w:sz="4" w:space="0" w:color="000000"/>
            </w:tcBorders>
            <w:shd w:val="clear" w:color="auto" w:fill="000000" w:themeFill="text1"/>
          </w:tcPr>
          <w:p w:rsidR="00B75975" w:rsidRDefault="00B75975" w:rsidP="007362BC">
            <w:r w:rsidRPr="008E2823">
              <w:t>Percentage of runs</w:t>
            </w:r>
          </w:p>
          <w:p w:rsidR="00B75975" w:rsidRPr="008E2823" w:rsidRDefault="00B75975" w:rsidP="007362BC">
            <w:r>
              <w:t>(approximate)</w:t>
            </w:r>
          </w:p>
        </w:tc>
      </w:tr>
      <w:tr w:rsidR="00B75975" w:rsidTr="007362BC">
        <w:trPr>
          <w:jc w:val="center"/>
        </w:trPr>
        <w:tc>
          <w:tcPr>
            <w:tcW w:w="2923" w:type="dxa"/>
          </w:tcPr>
          <w:p w:rsidR="00B75975" w:rsidRDefault="00B75975" w:rsidP="007362BC">
            <w:r>
              <w:t>Method 1 Pass</w:t>
            </w:r>
          </w:p>
        </w:tc>
        <w:tc>
          <w:tcPr>
            <w:tcW w:w="2903" w:type="dxa"/>
          </w:tcPr>
          <w:p w:rsidR="00B75975" w:rsidRDefault="00B75975" w:rsidP="007362BC">
            <w:r>
              <w:t>94</w:t>
            </w:r>
          </w:p>
        </w:tc>
        <w:tc>
          <w:tcPr>
            <w:tcW w:w="2894" w:type="dxa"/>
          </w:tcPr>
          <w:p w:rsidR="00B75975" w:rsidRDefault="00B75975" w:rsidP="007362BC">
            <w:r>
              <w:t>77%</w:t>
            </w:r>
          </w:p>
        </w:tc>
      </w:tr>
      <w:tr w:rsidR="00B75975" w:rsidTr="007362BC">
        <w:trPr>
          <w:jc w:val="center"/>
        </w:trPr>
        <w:tc>
          <w:tcPr>
            <w:tcW w:w="2923" w:type="dxa"/>
          </w:tcPr>
          <w:p w:rsidR="00B75975" w:rsidRDefault="00B75975" w:rsidP="007362BC">
            <w:r>
              <w:t>Method 2 Pass</w:t>
            </w:r>
          </w:p>
        </w:tc>
        <w:tc>
          <w:tcPr>
            <w:tcW w:w="2903" w:type="dxa"/>
          </w:tcPr>
          <w:p w:rsidR="00B75975" w:rsidRDefault="00B75975" w:rsidP="007362BC">
            <w:r>
              <w:t>87</w:t>
            </w:r>
          </w:p>
        </w:tc>
        <w:tc>
          <w:tcPr>
            <w:tcW w:w="2894" w:type="dxa"/>
          </w:tcPr>
          <w:p w:rsidR="00B75975" w:rsidRPr="008E2823" w:rsidRDefault="00B75975" w:rsidP="007362BC">
            <w:r>
              <w:t>71%</w:t>
            </w:r>
          </w:p>
        </w:tc>
      </w:tr>
      <w:tr w:rsidR="00B75975" w:rsidTr="007362BC">
        <w:trPr>
          <w:jc w:val="center"/>
        </w:trPr>
        <w:tc>
          <w:tcPr>
            <w:tcW w:w="2923" w:type="dxa"/>
          </w:tcPr>
          <w:p w:rsidR="00B75975" w:rsidRDefault="00B75975" w:rsidP="007362BC">
            <w:r>
              <w:t>Method 1 Fail</w:t>
            </w:r>
          </w:p>
        </w:tc>
        <w:tc>
          <w:tcPr>
            <w:tcW w:w="2903" w:type="dxa"/>
          </w:tcPr>
          <w:p w:rsidR="00B75975" w:rsidRDefault="00B75975" w:rsidP="007362BC">
            <w:r>
              <w:t>28</w:t>
            </w:r>
          </w:p>
        </w:tc>
        <w:tc>
          <w:tcPr>
            <w:tcW w:w="2894" w:type="dxa"/>
          </w:tcPr>
          <w:p w:rsidR="00B75975" w:rsidRDefault="00B75975" w:rsidP="007362BC">
            <w:r>
              <w:t>23%</w:t>
            </w:r>
          </w:p>
        </w:tc>
      </w:tr>
      <w:tr w:rsidR="00B75975" w:rsidTr="007362BC">
        <w:trPr>
          <w:jc w:val="center"/>
        </w:trPr>
        <w:tc>
          <w:tcPr>
            <w:tcW w:w="2923" w:type="dxa"/>
          </w:tcPr>
          <w:p w:rsidR="00B75975" w:rsidRDefault="00B75975" w:rsidP="007362BC">
            <w:r>
              <w:t>Method 2 Fail</w:t>
            </w:r>
          </w:p>
        </w:tc>
        <w:tc>
          <w:tcPr>
            <w:tcW w:w="2903" w:type="dxa"/>
          </w:tcPr>
          <w:p w:rsidR="00B75975" w:rsidRDefault="00B75975" w:rsidP="007362BC">
            <w:r>
              <w:t>35</w:t>
            </w:r>
          </w:p>
        </w:tc>
        <w:tc>
          <w:tcPr>
            <w:tcW w:w="2894" w:type="dxa"/>
          </w:tcPr>
          <w:p w:rsidR="00B75975" w:rsidRPr="008E2823" w:rsidRDefault="00B75975" w:rsidP="007362BC">
            <w:r>
              <w:t>29%</w:t>
            </w:r>
          </w:p>
        </w:tc>
      </w:tr>
    </w:tbl>
    <w:p w:rsidR="00B75975" w:rsidRDefault="00125AB4" w:rsidP="00B75975">
      <w:pPr>
        <w:pStyle w:val="FigureLegends"/>
      </w:pPr>
      <w:r>
        <w:t>Table 2</w:t>
      </w:r>
      <w:r w:rsidR="00B75975">
        <w:t>: The number and percentage (rounded to the nearest integer) of runs which passed and failed the automated data quality control as described above. Method 2 was the same as Method 1 but involved also considering whether the proportion of clusters over Q30 for each read individually fell below the threshold set by Illumina (paired end sequencing only)</w:t>
      </w:r>
      <w:r w:rsidR="00B75975">
        <w:fldChar w:fldCharType="begin" w:fldLock="1"/>
      </w:r>
      <w:r w:rsidR="008D5D78">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id" : "ITEM-2", "itemData" : { "URL" : "http://www.illumina.com/systems/miseq/performance_specifications.html", "accessed" : { "date-parts" : [ [ "2016", "2", "12" ] ] }, "author" : [ { "dropping-particle" : "", "family" : "Illumina Inc", "given" : "", "non-dropping-particle" : "", "parse-names" : false, "suffix" : "" } ], "id" : "ITEM-2", "issued" : { "date-parts" : [ [ "2016" ] ] }, "title" : "MiSeq Specifications", "type" : "webpage" }, "uris" : [ "http://www.mendeley.com/documents/?uuid=bdb3b15f-a0e1-437e-aa1a-8f51c1262873" ] } ], "mendeley" : { "formattedCitation" : "(1,2)", "plainTextFormattedCitation" : "(1,2)", "previouslyFormattedCitation" : "(1,4)" }, "properties" : { "noteIndex" : 0 }, "schema" : "https://github.com/citation-style-language/schema/raw/master/csl-citation.json" }</w:instrText>
      </w:r>
      <w:r w:rsidR="00B75975">
        <w:fldChar w:fldCharType="separate"/>
      </w:r>
      <w:r w:rsidR="008D5D78" w:rsidRPr="008D5D78">
        <w:rPr>
          <w:noProof/>
        </w:rPr>
        <w:t>(1,2)</w:t>
      </w:r>
      <w:r w:rsidR="00B75975">
        <w:fldChar w:fldCharType="end"/>
      </w:r>
      <w:r w:rsidR="00B75975">
        <w:t>. In this case, runs were considered to fail if either read 1 or read 2 failed to reach the required threshold. Raw data available in Appendix 1.</w:t>
      </w:r>
    </w:p>
    <w:p w:rsidR="00B75975" w:rsidRDefault="00B75975" w:rsidP="00B75975"/>
    <w:p w:rsidR="00B75975" w:rsidRDefault="00B75975" w:rsidP="00B75975">
      <w:r>
        <w:t xml:space="preserve">The results of the manual QC check and the automated QC check for both Method 1 and Method 2 were compared. The manual QC check was used as a truth set to evaluate the performance of the automated QC. The performance of Method 1 and Method 2 are shown below in Table 3 (raw data in </w:t>
      </w:r>
      <w:r w:rsidR="00125AB4">
        <w:t>GitHub</w:t>
      </w:r>
      <w:r w:rsidR="008D3939">
        <w:t xml:space="preserve">- </w:t>
      </w:r>
      <w:hyperlink r:id="rId8" w:history="1">
        <w:r w:rsidR="008D3939" w:rsidRPr="00E54B10">
          <w:rPr>
            <w:rStyle w:val="Hyperlink"/>
          </w:rPr>
          <w:t>https://github.com/smrfer/QCProject</w:t>
        </w:r>
      </w:hyperlink>
      <w:r w:rsidR="008D3939">
        <w:rPr>
          <w:rStyle w:val="Hyperlink"/>
        </w:rPr>
        <w:t>/RawData/</w:t>
      </w:r>
      <w:r w:rsidR="008D3939">
        <w:t>).</w:t>
      </w:r>
    </w:p>
    <w:p w:rsidR="00B75975" w:rsidRDefault="00B75975" w:rsidP="00B75975"/>
    <w:p w:rsidR="00B75975" w:rsidRDefault="00B75975" w:rsidP="00B75975">
      <w:pPr>
        <w:pStyle w:val="TableHeadings"/>
      </w:pPr>
      <w:r>
        <w:t>Table</w:t>
      </w:r>
      <w:r w:rsidR="00125AB4">
        <w:t xml:space="preserve"> 3</w:t>
      </w:r>
      <w:r>
        <w:t xml:space="preserve"> Performance of automated QC methods: run quality</w:t>
      </w:r>
    </w:p>
    <w:tbl>
      <w:tblPr>
        <w:tblStyle w:val="TableGrid"/>
        <w:tblW w:w="5000" w:type="pct"/>
        <w:tblLook w:val="04A0" w:firstRow="1" w:lastRow="0" w:firstColumn="1" w:lastColumn="0" w:noHBand="0" w:noVBand="1"/>
      </w:tblPr>
      <w:tblGrid>
        <w:gridCol w:w="3704"/>
        <w:gridCol w:w="2508"/>
        <w:gridCol w:w="2508"/>
      </w:tblGrid>
      <w:tr w:rsidR="00B75975" w:rsidTr="007362BC">
        <w:tc>
          <w:tcPr>
            <w:tcW w:w="2124" w:type="pct"/>
            <w:shd w:val="clear" w:color="auto" w:fill="000000" w:themeFill="text1"/>
          </w:tcPr>
          <w:p w:rsidR="00B75975" w:rsidRPr="000B2CE2" w:rsidRDefault="00B75975" w:rsidP="007362BC">
            <w:pPr>
              <w:jc w:val="left"/>
              <w:rPr>
                <w:b/>
              </w:rPr>
            </w:pPr>
          </w:p>
        </w:tc>
        <w:tc>
          <w:tcPr>
            <w:tcW w:w="1438" w:type="pct"/>
            <w:shd w:val="clear" w:color="auto" w:fill="000000" w:themeFill="text1"/>
          </w:tcPr>
          <w:p w:rsidR="00B75975" w:rsidRDefault="00B75975" w:rsidP="007362BC">
            <w:pPr>
              <w:jc w:val="left"/>
            </w:pPr>
            <w:r>
              <w:t>Method 1</w:t>
            </w:r>
          </w:p>
        </w:tc>
        <w:tc>
          <w:tcPr>
            <w:tcW w:w="1438" w:type="pct"/>
            <w:shd w:val="clear" w:color="auto" w:fill="000000" w:themeFill="text1"/>
          </w:tcPr>
          <w:p w:rsidR="00B75975" w:rsidRDefault="00B75975" w:rsidP="007362BC">
            <w:pPr>
              <w:jc w:val="left"/>
            </w:pPr>
            <w:r>
              <w:t>Method 2</w:t>
            </w:r>
          </w:p>
        </w:tc>
      </w:tr>
      <w:tr w:rsidR="00B75975" w:rsidTr="007362BC">
        <w:tc>
          <w:tcPr>
            <w:tcW w:w="2124" w:type="pct"/>
            <w:shd w:val="clear" w:color="auto" w:fill="FFFFFF" w:themeFill="background1"/>
          </w:tcPr>
          <w:p w:rsidR="00B75975" w:rsidRPr="000B2CE2" w:rsidRDefault="00B75975" w:rsidP="007362BC">
            <w:pPr>
              <w:jc w:val="left"/>
              <w:rPr>
                <w:b/>
              </w:rPr>
            </w:pPr>
            <w:r w:rsidRPr="000B2CE2">
              <w:rPr>
                <w:b/>
              </w:rPr>
              <w:t>Concordant results</w:t>
            </w:r>
          </w:p>
        </w:tc>
        <w:tc>
          <w:tcPr>
            <w:tcW w:w="1438" w:type="pct"/>
          </w:tcPr>
          <w:p w:rsidR="00B75975" w:rsidRDefault="00B75975" w:rsidP="007362BC">
            <w:pPr>
              <w:jc w:val="left"/>
            </w:pPr>
            <w:r>
              <w:t>98 (80%)</w:t>
            </w:r>
          </w:p>
        </w:tc>
        <w:tc>
          <w:tcPr>
            <w:tcW w:w="1438" w:type="pct"/>
          </w:tcPr>
          <w:p w:rsidR="00B75975" w:rsidRDefault="00B75975" w:rsidP="007362BC">
            <w:pPr>
              <w:jc w:val="left"/>
            </w:pPr>
            <w:r>
              <w:t>101 (83%)</w:t>
            </w:r>
          </w:p>
        </w:tc>
      </w:tr>
      <w:tr w:rsidR="00B75975" w:rsidTr="007362BC">
        <w:tc>
          <w:tcPr>
            <w:tcW w:w="2124" w:type="pct"/>
            <w:shd w:val="clear" w:color="auto" w:fill="FFFFFF" w:themeFill="background1"/>
          </w:tcPr>
          <w:p w:rsidR="00B75975" w:rsidRPr="000B2CE2" w:rsidRDefault="00B75975" w:rsidP="007362BC">
            <w:pPr>
              <w:jc w:val="left"/>
              <w:rPr>
                <w:b/>
              </w:rPr>
            </w:pPr>
            <w:r w:rsidRPr="000B2CE2">
              <w:rPr>
                <w:b/>
              </w:rPr>
              <w:t>Discordant results</w:t>
            </w:r>
          </w:p>
        </w:tc>
        <w:tc>
          <w:tcPr>
            <w:tcW w:w="1438" w:type="pct"/>
          </w:tcPr>
          <w:p w:rsidR="00B75975" w:rsidRDefault="00B75975" w:rsidP="007362BC">
            <w:pPr>
              <w:jc w:val="left"/>
            </w:pPr>
            <w:r>
              <w:t>24 (20%)</w:t>
            </w:r>
          </w:p>
        </w:tc>
        <w:tc>
          <w:tcPr>
            <w:tcW w:w="1438" w:type="pct"/>
          </w:tcPr>
          <w:p w:rsidR="00B75975" w:rsidRDefault="00B75975" w:rsidP="007362BC">
            <w:pPr>
              <w:jc w:val="left"/>
            </w:pPr>
            <w:r>
              <w:t>21 (17%)</w:t>
            </w:r>
          </w:p>
        </w:tc>
      </w:tr>
      <w:tr w:rsidR="00B75975" w:rsidTr="007362BC">
        <w:tc>
          <w:tcPr>
            <w:tcW w:w="2124" w:type="pct"/>
            <w:shd w:val="clear" w:color="auto" w:fill="FFFFFF" w:themeFill="background1"/>
          </w:tcPr>
          <w:p w:rsidR="00B75975" w:rsidRPr="000B2CE2" w:rsidRDefault="00B75975" w:rsidP="007362BC">
            <w:pPr>
              <w:jc w:val="left"/>
              <w:rPr>
                <w:b/>
              </w:rPr>
            </w:pPr>
          </w:p>
        </w:tc>
        <w:tc>
          <w:tcPr>
            <w:tcW w:w="1438" w:type="pct"/>
          </w:tcPr>
          <w:p w:rsidR="00B75975" w:rsidRDefault="00B75975" w:rsidP="007362BC">
            <w:pPr>
              <w:jc w:val="left"/>
            </w:pPr>
          </w:p>
        </w:tc>
        <w:tc>
          <w:tcPr>
            <w:tcW w:w="1438" w:type="pct"/>
          </w:tcPr>
          <w:p w:rsidR="00B75975" w:rsidRDefault="00B75975" w:rsidP="007362BC">
            <w:pPr>
              <w:jc w:val="left"/>
            </w:pPr>
          </w:p>
        </w:tc>
      </w:tr>
      <w:tr w:rsidR="00B75975" w:rsidTr="007362BC">
        <w:tc>
          <w:tcPr>
            <w:tcW w:w="2124" w:type="pct"/>
            <w:shd w:val="clear" w:color="auto" w:fill="FFFFFF" w:themeFill="background1"/>
          </w:tcPr>
          <w:p w:rsidR="00B75975" w:rsidRPr="000B2CE2" w:rsidRDefault="00B75975" w:rsidP="007362BC">
            <w:pPr>
              <w:jc w:val="left"/>
              <w:rPr>
                <w:b/>
              </w:rPr>
            </w:pPr>
            <w:r w:rsidRPr="000B2CE2">
              <w:rPr>
                <w:b/>
              </w:rPr>
              <w:t>False positives (incorrect fails)</w:t>
            </w:r>
          </w:p>
        </w:tc>
        <w:tc>
          <w:tcPr>
            <w:tcW w:w="1438" w:type="pct"/>
          </w:tcPr>
          <w:p w:rsidR="00B75975" w:rsidRDefault="00B75975" w:rsidP="007362BC">
            <w:pPr>
              <w:jc w:val="left"/>
            </w:pPr>
            <w:r>
              <w:t>12</w:t>
            </w:r>
          </w:p>
        </w:tc>
        <w:tc>
          <w:tcPr>
            <w:tcW w:w="1438" w:type="pct"/>
          </w:tcPr>
          <w:p w:rsidR="00B75975" w:rsidRDefault="00B75975" w:rsidP="007362BC">
            <w:pPr>
              <w:jc w:val="left"/>
            </w:pPr>
            <w:r>
              <w:t>14</w:t>
            </w:r>
          </w:p>
        </w:tc>
      </w:tr>
      <w:tr w:rsidR="00B75975" w:rsidTr="007362BC">
        <w:tc>
          <w:tcPr>
            <w:tcW w:w="2124" w:type="pct"/>
            <w:shd w:val="clear" w:color="auto" w:fill="FFFFFF" w:themeFill="background1"/>
          </w:tcPr>
          <w:p w:rsidR="00B75975" w:rsidRPr="000B2CE2" w:rsidRDefault="00B75975" w:rsidP="007362BC">
            <w:pPr>
              <w:jc w:val="left"/>
              <w:rPr>
                <w:b/>
              </w:rPr>
            </w:pPr>
            <w:r w:rsidRPr="000B2CE2">
              <w:rPr>
                <w:b/>
              </w:rPr>
              <w:t>False negatives (incorrect passes)</w:t>
            </w:r>
          </w:p>
        </w:tc>
        <w:tc>
          <w:tcPr>
            <w:tcW w:w="1438" w:type="pct"/>
          </w:tcPr>
          <w:p w:rsidR="00B75975" w:rsidRDefault="00B75975" w:rsidP="007362BC">
            <w:pPr>
              <w:jc w:val="left"/>
            </w:pPr>
            <w:r>
              <w:t>12</w:t>
            </w:r>
          </w:p>
        </w:tc>
        <w:tc>
          <w:tcPr>
            <w:tcW w:w="1438" w:type="pct"/>
          </w:tcPr>
          <w:p w:rsidR="00B75975" w:rsidRDefault="00B75975" w:rsidP="007362BC">
            <w:pPr>
              <w:jc w:val="left"/>
            </w:pPr>
            <w:r>
              <w:t>7</w:t>
            </w:r>
          </w:p>
        </w:tc>
      </w:tr>
      <w:tr w:rsidR="00B75975" w:rsidTr="007362BC">
        <w:tc>
          <w:tcPr>
            <w:tcW w:w="2124" w:type="pct"/>
            <w:shd w:val="clear" w:color="auto" w:fill="FFFFFF" w:themeFill="background1"/>
          </w:tcPr>
          <w:p w:rsidR="00B75975" w:rsidRPr="000B2CE2" w:rsidRDefault="00B75975" w:rsidP="007362BC">
            <w:pPr>
              <w:jc w:val="left"/>
              <w:rPr>
                <w:b/>
              </w:rPr>
            </w:pPr>
            <w:r w:rsidRPr="000B2CE2">
              <w:rPr>
                <w:b/>
              </w:rPr>
              <w:t>True positives (correct fails</w:t>
            </w:r>
            <w:r>
              <w:rPr>
                <w:b/>
              </w:rPr>
              <w:t>)</w:t>
            </w:r>
          </w:p>
        </w:tc>
        <w:tc>
          <w:tcPr>
            <w:tcW w:w="1438" w:type="pct"/>
          </w:tcPr>
          <w:p w:rsidR="00B75975" w:rsidRDefault="00B75975" w:rsidP="007362BC">
            <w:pPr>
              <w:jc w:val="left"/>
            </w:pPr>
            <w:r>
              <w:t>16</w:t>
            </w:r>
          </w:p>
        </w:tc>
        <w:tc>
          <w:tcPr>
            <w:tcW w:w="1438" w:type="pct"/>
          </w:tcPr>
          <w:p w:rsidR="00B75975" w:rsidRDefault="00B75975" w:rsidP="007362BC">
            <w:pPr>
              <w:jc w:val="left"/>
            </w:pPr>
            <w:r>
              <w:t>21</w:t>
            </w:r>
          </w:p>
        </w:tc>
      </w:tr>
      <w:tr w:rsidR="00B75975" w:rsidTr="007362BC">
        <w:tc>
          <w:tcPr>
            <w:tcW w:w="2124" w:type="pct"/>
            <w:shd w:val="clear" w:color="auto" w:fill="FFFFFF" w:themeFill="background1"/>
          </w:tcPr>
          <w:p w:rsidR="00B75975" w:rsidRPr="000B2CE2" w:rsidRDefault="00B75975" w:rsidP="007362BC">
            <w:pPr>
              <w:jc w:val="left"/>
              <w:rPr>
                <w:b/>
              </w:rPr>
            </w:pPr>
            <w:r w:rsidRPr="000B2CE2">
              <w:rPr>
                <w:b/>
              </w:rPr>
              <w:t>True negatives (correct passes)</w:t>
            </w:r>
          </w:p>
        </w:tc>
        <w:tc>
          <w:tcPr>
            <w:tcW w:w="1438" w:type="pct"/>
          </w:tcPr>
          <w:p w:rsidR="00B75975" w:rsidRDefault="00B75975" w:rsidP="007362BC">
            <w:pPr>
              <w:jc w:val="left"/>
            </w:pPr>
            <w:r>
              <w:t>82</w:t>
            </w:r>
          </w:p>
        </w:tc>
        <w:tc>
          <w:tcPr>
            <w:tcW w:w="1438" w:type="pct"/>
          </w:tcPr>
          <w:p w:rsidR="00B75975" w:rsidRDefault="00B75975" w:rsidP="007362BC">
            <w:pPr>
              <w:jc w:val="left"/>
            </w:pPr>
            <w:r>
              <w:t>80</w:t>
            </w:r>
          </w:p>
        </w:tc>
      </w:tr>
      <w:tr w:rsidR="00B75975" w:rsidTr="007362BC">
        <w:tc>
          <w:tcPr>
            <w:tcW w:w="2124" w:type="pct"/>
            <w:shd w:val="clear" w:color="auto" w:fill="FDE9D9" w:themeFill="accent6" w:themeFillTint="33"/>
          </w:tcPr>
          <w:p w:rsidR="00B75975" w:rsidRPr="000B2CE2" w:rsidRDefault="00B75975" w:rsidP="007362BC">
            <w:pPr>
              <w:jc w:val="left"/>
              <w:rPr>
                <w:b/>
              </w:rPr>
            </w:pPr>
            <w:r w:rsidRPr="000B2CE2">
              <w:rPr>
                <w:b/>
              </w:rPr>
              <w:t>Sensitivity</w:t>
            </w:r>
          </w:p>
        </w:tc>
        <w:tc>
          <w:tcPr>
            <w:tcW w:w="1438" w:type="pct"/>
            <w:shd w:val="clear" w:color="auto" w:fill="FDE9D9" w:themeFill="accent6" w:themeFillTint="33"/>
          </w:tcPr>
          <w:p w:rsidR="00B75975" w:rsidRDefault="00B75975" w:rsidP="007362BC">
            <w:pPr>
              <w:jc w:val="left"/>
            </w:pPr>
            <w:r>
              <w:t xml:space="preserve">57.14% </w:t>
            </w:r>
          </w:p>
          <w:p w:rsidR="00B75975" w:rsidRDefault="00B75975" w:rsidP="007362BC">
            <w:pPr>
              <w:jc w:val="left"/>
            </w:pPr>
            <w:r>
              <w:t>(37.18%-75.54%)</w:t>
            </w:r>
          </w:p>
        </w:tc>
        <w:tc>
          <w:tcPr>
            <w:tcW w:w="1438" w:type="pct"/>
            <w:shd w:val="clear" w:color="auto" w:fill="FDE9D9" w:themeFill="accent6" w:themeFillTint="33"/>
          </w:tcPr>
          <w:p w:rsidR="00B75975" w:rsidRDefault="00B75975" w:rsidP="007362BC">
            <w:pPr>
              <w:jc w:val="left"/>
            </w:pPr>
            <w:r>
              <w:t>75.00%</w:t>
            </w:r>
          </w:p>
          <w:p w:rsidR="00B75975" w:rsidRDefault="00B75975" w:rsidP="007362BC">
            <w:pPr>
              <w:jc w:val="left"/>
            </w:pPr>
            <w:r>
              <w:t>(55.13%-89.31%)</w:t>
            </w:r>
          </w:p>
        </w:tc>
      </w:tr>
      <w:tr w:rsidR="00B75975" w:rsidTr="007362BC">
        <w:tc>
          <w:tcPr>
            <w:tcW w:w="2124" w:type="pct"/>
            <w:shd w:val="clear" w:color="auto" w:fill="FDE9D9" w:themeFill="accent6" w:themeFillTint="33"/>
          </w:tcPr>
          <w:p w:rsidR="00B75975" w:rsidRPr="000B2CE2" w:rsidRDefault="00B75975" w:rsidP="007362BC">
            <w:pPr>
              <w:jc w:val="left"/>
              <w:rPr>
                <w:b/>
              </w:rPr>
            </w:pPr>
            <w:r w:rsidRPr="000B2CE2">
              <w:rPr>
                <w:b/>
              </w:rPr>
              <w:t>Specificity</w:t>
            </w:r>
          </w:p>
        </w:tc>
        <w:tc>
          <w:tcPr>
            <w:tcW w:w="1438" w:type="pct"/>
            <w:shd w:val="clear" w:color="auto" w:fill="FDE9D9" w:themeFill="accent6" w:themeFillTint="33"/>
          </w:tcPr>
          <w:p w:rsidR="00B75975" w:rsidRDefault="00B75975" w:rsidP="007362BC">
            <w:pPr>
              <w:jc w:val="left"/>
            </w:pPr>
            <w:r>
              <w:t>87.23%</w:t>
            </w:r>
          </w:p>
          <w:p w:rsidR="00B75975" w:rsidRDefault="00B75975" w:rsidP="007362BC">
            <w:pPr>
              <w:jc w:val="left"/>
            </w:pPr>
            <w:r>
              <w:t>(78.76%-93.23%)</w:t>
            </w:r>
          </w:p>
        </w:tc>
        <w:tc>
          <w:tcPr>
            <w:tcW w:w="1438" w:type="pct"/>
            <w:shd w:val="clear" w:color="auto" w:fill="FDE9D9" w:themeFill="accent6" w:themeFillTint="33"/>
          </w:tcPr>
          <w:p w:rsidR="00624CB1" w:rsidRDefault="00624CB1" w:rsidP="00624CB1">
            <w:pPr>
              <w:jc w:val="left"/>
            </w:pPr>
            <w:r>
              <w:t>87.23%</w:t>
            </w:r>
          </w:p>
          <w:p w:rsidR="00B75975" w:rsidRDefault="00624CB1" w:rsidP="00624CB1">
            <w:pPr>
              <w:jc w:val="left"/>
            </w:pPr>
            <w:r>
              <w:t>(78.76%-93.23%)</w:t>
            </w:r>
          </w:p>
        </w:tc>
      </w:tr>
    </w:tbl>
    <w:p w:rsidR="00B75975" w:rsidRDefault="00125AB4" w:rsidP="00B75975">
      <w:pPr>
        <w:pStyle w:val="FigureLegends"/>
      </w:pPr>
      <w:r>
        <w:t>Table 3</w:t>
      </w:r>
      <w:r w:rsidR="00B75975">
        <w:t>: The number and percentage of results for which the manual and automated quality control methods were in agreement and disagreement for Methods 1 and 2. Percentages rounded to the nearest whole number. The sensitivity and specificity (reported to 2 decimal places) of each test was calculated from the number of true and false positives and negatives, with a positive result taken to be a failed run, as this is what the quality control check is aiming to achieve. The 95% confidence interval values are shown in brackets (Clopper-Pearson method used)</w:t>
      </w:r>
      <w:r w:rsidR="00B75975">
        <w:fldChar w:fldCharType="begin" w:fldLock="1"/>
      </w:r>
      <w:r w:rsidR="008D5D78">
        <w:instrText>ADDIN CSL_CITATION { "citationItems" : [ { "id" : "ITEM-1", "itemData" : { "author" : [ { "dropping-particle" : "", "family" : "Field", "given" : "Andy", "non-dropping-particle" : "", "parse-names" : false, "suffix" : "" }, { "dropping-particle" : "", "family" : "Miles", "given" : "Jeremy", "non-dropping-particle" : "", "parse-names" : false, "suffix" : "" }, { "dropping-particle" : "", "family" : "Field", "given" : "Zoe", "non-dropping-particle" : "", "parse-names" : false, "suffix" : "" } ], "id" : "ITEM-1", "issued" : { "date-parts" : [ [ "2012" ] ] }, "publisher" : "SAGE Publications Ltd", "publisher-place" : "London, UK", "title" : "Discovering Statistics Using R", "type" : "book" }, "uris" : [ "http://www.mendeley.com/documents/?uuid=5452e9d1-3143-448c-805e-4493225b6684" ] } ], "mendeley" : { "formattedCitation" : "(4)", "plainTextFormattedCitation" : "(4)", "previouslyFormattedCitation" : "(7)" }, "properties" : { "noteIndex" : 0 }, "schema" : "https://github.com/citation-style-language/schema/raw/master/csl-citation.json" }</w:instrText>
      </w:r>
      <w:r w:rsidR="00B75975">
        <w:fldChar w:fldCharType="separate"/>
      </w:r>
      <w:r w:rsidR="008D5D78" w:rsidRPr="008D5D78">
        <w:rPr>
          <w:noProof/>
        </w:rPr>
        <w:t>(4)</w:t>
      </w:r>
      <w:r w:rsidR="00B75975">
        <w:fldChar w:fldCharType="end"/>
      </w:r>
      <w:r w:rsidR="00B75975">
        <w:t>.</w:t>
      </w:r>
    </w:p>
    <w:p w:rsidR="00B75975" w:rsidRDefault="00B75975" w:rsidP="00B75975">
      <w:pPr>
        <w:jc w:val="left"/>
      </w:pPr>
    </w:p>
    <w:p w:rsidR="00125AB4" w:rsidRDefault="00B75975" w:rsidP="00B75975">
      <w:r>
        <w:t>It can be seen that Method 2 outperforms Method 1, with sensitivity increasing from 57.14% to 75.00%,</w:t>
      </w:r>
      <w:r w:rsidR="00624CB1">
        <w:t xml:space="preserve"> and specificity remaining the same</w:t>
      </w:r>
      <w:r>
        <w:t xml:space="preserve"> indicating that there is a benefit to quality control in evaluating each read individually for paired end sequencing as well as together. </w:t>
      </w:r>
    </w:p>
    <w:p w:rsidR="00B75975" w:rsidRDefault="00B75975" w:rsidP="00B75975">
      <w:r>
        <w:t xml:space="preserve">Although quality control performance with Method 2 is better than Method 1, it does not perform sufficiently well to be implemented and therefore requires further refinement. </w:t>
      </w:r>
    </w:p>
    <w:p w:rsidR="008E22E0" w:rsidRDefault="008E22E0" w:rsidP="00B75975"/>
    <w:p w:rsidR="00B75975" w:rsidRDefault="008E22E0" w:rsidP="008E22E0">
      <w:pPr>
        <w:pStyle w:val="Heading2"/>
      </w:pPr>
      <w:r>
        <w:t>Conclusions</w:t>
      </w:r>
    </w:p>
    <w:p w:rsidR="008E22E0" w:rsidRDefault="008E22E0" w:rsidP="008E22E0">
      <w:r>
        <w:t>There is benefit to including tests on each read individually for paired end sequencing as performance of automated QC is improved.</w:t>
      </w:r>
    </w:p>
    <w:p w:rsidR="00C26019" w:rsidRPr="008E22E0" w:rsidRDefault="00EB0857" w:rsidP="008E22E0">
      <w:r>
        <w:t xml:space="preserve">Additionally, runs which </w:t>
      </w:r>
      <w:r w:rsidR="004A1A0E">
        <w:t>are problematic but are not identified by the current method of ma</w:t>
      </w:r>
      <w:r w:rsidR="00264C47">
        <w:t>nual QC may also be identified by this method, as the data is being inspected from a different perspective. The consequences of such fails, how to categorise the run (outright fail, be wary, no problem with run but problem with sequencer) remain to be determined in collaboration with colleagues.</w:t>
      </w:r>
    </w:p>
    <w:p w:rsidR="003D6480" w:rsidRDefault="003D6480">
      <w:pPr>
        <w:jc w:val="left"/>
      </w:pPr>
      <w:r>
        <w:br w:type="page"/>
      </w:r>
    </w:p>
    <w:p w:rsidR="008E22E0" w:rsidRDefault="008E22E0" w:rsidP="008E22E0">
      <w:pPr>
        <w:pStyle w:val="Heading2"/>
      </w:pPr>
      <w:r>
        <w:lastRenderedPageBreak/>
        <w:t>References</w:t>
      </w:r>
    </w:p>
    <w:p w:rsidR="008D5D78" w:rsidRPr="008D5D78" w:rsidRDefault="008D5D78" w:rsidP="008D5D78">
      <w:pPr>
        <w:widowControl w:val="0"/>
        <w:autoSpaceDE w:val="0"/>
        <w:autoSpaceDN w:val="0"/>
        <w:adjustRightInd w:val="0"/>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8D5D78">
        <w:rPr>
          <w:rFonts w:ascii="Calibri" w:hAnsi="Calibri" w:cs="Times New Roman"/>
          <w:noProof/>
          <w:szCs w:val="24"/>
        </w:rPr>
        <w:t xml:space="preserve">1. </w:t>
      </w:r>
      <w:r w:rsidRPr="008D5D78">
        <w:rPr>
          <w:rFonts w:ascii="Calibri" w:hAnsi="Calibri" w:cs="Times New Roman"/>
          <w:noProof/>
          <w:szCs w:val="24"/>
        </w:rPr>
        <w:tab/>
        <w:t>Illumina Inc. MiSeq Specifications [Internet]. 2016 [cited 2016 Feb 12]. Available from: http://www.illumina.com/systems/miseq/performance_specifications.html</w:t>
      </w:r>
    </w:p>
    <w:p w:rsidR="008D5D78" w:rsidRPr="008D5D78" w:rsidRDefault="008D5D78" w:rsidP="008D5D78">
      <w:pPr>
        <w:widowControl w:val="0"/>
        <w:autoSpaceDE w:val="0"/>
        <w:autoSpaceDN w:val="0"/>
        <w:adjustRightInd w:val="0"/>
        <w:ind w:left="640" w:hanging="640"/>
        <w:rPr>
          <w:rFonts w:ascii="Calibri" w:hAnsi="Calibri" w:cs="Times New Roman"/>
          <w:noProof/>
          <w:szCs w:val="24"/>
        </w:rPr>
      </w:pPr>
      <w:r w:rsidRPr="008D5D78">
        <w:rPr>
          <w:rFonts w:ascii="Calibri" w:hAnsi="Calibri" w:cs="Times New Roman"/>
          <w:noProof/>
          <w:szCs w:val="24"/>
        </w:rPr>
        <w:t xml:space="preserve">2. </w:t>
      </w:r>
      <w:r w:rsidRPr="008D5D78">
        <w:rPr>
          <w:rFonts w:ascii="Calibri" w:hAnsi="Calibri" w:cs="Times New Roman"/>
          <w:noProof/>
          <w:szCs w:val="24"/>
        </w:rPr>
        <w:tab/>
        <w:t xml:space="preserve">Illumina Technical Assistance. Sequencing Analysis Viewer v1.10 Software Guide. (October 2015). </w:t>
      </w:r>
    </w:p>
    <w:p w:rsidR="008D5D78" w:rsidRPr="008D5D78" w:rsidRDefault="008D5D78" w:rsidP="008D5D78">
      <w:pPr>
        <w:widowControl w:val="0"/>
        <w:autoSpaceDE w:val="0"/>
        <w:autoSpaceDN w:val="0"/>
        <w:adjustRightInd w:val="0"/>
        <w:ind w:left="640" w:hanging="640"/>
        <w:rPr>
          <w:rFonts w:ascii="Calibri" w:hAnsi="Calibri" w:cs="Times New Roman"/>
          <w:noProof/>
          <w:szCs w:val="24"/>
        </w:rPr>
      </w:pPr>
      <w:r w:rsidRPr="008D5D78">
        <w:rPr>
          <w:rFonts w:ascii="Calibri" w:hAnsi="Calibri" w:cs="Times New Roman"/>
          <w:noProof/>
          <w:szCs w:val="24"/>
        </w:rPr>
        <w:t xml:space="preserve">3. </w:t>
      </w:r>
      <w:r w:rsidRPr="008D5D78">
        <w:rPr>
          <w:rFonts w:ascii="Calibri" w:hAnsi="Calibri" w:cs="Times New Roman"/>
          <w:noProof/>
          <w:szCs w:val="24"/>
        </w:rPr>
        <w:tab/>
        <w:t xml:space="preserve">Illumina Technical Assistance. Cluster Density Specifications for Illumina Sequencing Platforms. 2014; </w:t>
      </w:r>
    </w:p>
    <w:p w:rsidR="008D5D78" w:rsidRPr="008D5D78" w:rsidRDefault="008D5D78" w:rsidP="008D5D78">
      <w:pPr>
        <w:widowControl w:val="0"/>
        <w:autoSpaceDE w:val="0"/>
        <w:autoSpaceDN w:val="0"/>
        <w:adjustRightInd w:val="0"/>
        <w:ind w:left="640" w:hanging="640"/>
        <w:rPr>
          <w:rFonts w:ascii="Calibri" w:hAnsi="Calibri"/>
          <w:noProof/>
        </w:rPr>
      </w:pPr>
      <w:r w:rsidRPr="008D5D78">
        <w:rPr>
          <w:rFonts w:ascii="Calibri" w:hAnsi="Calibri" w:cs="Times New Roman"/>
          <w:noProof/>
          <w:szCs w:val="24"/>
        </w:rPr>
        <w:t xml:space="preserve">4. </w:t>
      </w:r>
      <w:r w:rsidRPr="008D5D78">
        <w:rPr>
          <w:rFonts w:ascii="Calibri" w:hAnsi="Calibri" w:cs="Times New Roman"/>
          <w:noProof/>
          <w:szCs w:val="24"/>
        </w:rPr>
        <w:tab/>
        <w:t xml:space="preserve">Field A, Miles J, Field Z. Discovering Statistics Using R. London, UK: SAGE Publications Ltd; 2012. </w:t>
      </w:r>
    </w:p>
    <w:p w:rsidR="008E22E0" w:rsidRDefault="008D5D78" w:rsidP="00771A58">
      <w:r>
        <w:fldChar w:fldCharType="end"/>
      </w:r>
      <w:bookmarkStart w:id="0" w:name="_GoBack"/>
      <w:bookmarkEnd w:id="0"/>
    </w:p>
    <w:p w:rsidR="003D6480" w:rsidRPr="00771A58" w:rsidRDefault="003D6480" w:rsidP="00771A58"/>
    <w:sectPr w:rsidR="003D6480" w:rsidRPr="00771A58" w:rsidSect="0088742C">
      <w:pgSz w:w="11906" w:h="16838"/>
      <w:pgMar w:top="1134" w:right="1134" w:bottom="1134"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C223B" w:rsidRDefault="004C223B" w:rsidP="009355F4">
      <w:r>
        <w:separator/>
      </w:r>
    </w:p>
  </w:endnote>
  <w:endnote w:type="continuationSeparator" w:id="0">
    <w:p w:rsidR="004C223B" w:rsidRDefault="004C223B" w:rsidP="00935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C223B" w:rsidRDefault="004C223B" w:rsidP="009355F4">
      <w:r>
        <w:separator/>
      </w:r>
    </w:p>
  </w:footnote>
  <w:footnote w:type="continuationSeparator" w:id="0">
    <w:p w:rsidR="004C223B" w:rsidRDefault="004C223B" w:rsidP="009355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131E4"/>
    <w:multiLevelType w:val="hybridMultilevel"/>
    <w:tmpl w:val="B12A44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8C246E"/>
    <w:multiLevelType w:val="hybridMultilevel"/>
    <w:tmpl w:val="7270BA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6D732E"/>
    <w:multiLevelType w:val="hybridMultilevel"/>
    <w:tmpl w:val="041C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142F19"/>
    <w:multiLevelType w:val="hybridMultilevel"/>
    <w:tmpl w:val="854E7A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7A0D0A"/>
    <w:multiLevelType w:val="hybridMultilevel"/>
    <w:tmpl w:val="B56ED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58013F"/>
    <w:multiLevelType w:val="hybridMultilevel"/>
    <w:tmpl w:val="838C09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9B374A"/>
    <w:multiLevelType w:val="hybridMultilevel"/>
    <w:tmpl w:val="A446A0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5B1F4E"/>
    <w:multiLevelType w:val="hybridMultilevel"/>
    <w:tmpl w:val="4A1A59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E6439A"/>
    <w:multiLevelType w:val="hybridMultilevel"/>
    <w:tmpl w:val="68727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A91FA9"/>
    <w:multiLevelType w:val="hybridMultilevel"/>
    <w:tmpl w:val="3B7666B2"/>
    <w:lvl w:ilvl="0" w:tplc="E320F1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CF53AC"/>
    <w:multiLevelType w:val="hybridMultilevel"/>
    <w:tmpl w:val="803AD5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8143E8"/>
    <w:multiLevelType w:val="hybridMultilevel"/>
    <w:tmpl w:val="D84C7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014DFA"/>
    <w:multiLevelType w:val="hybridMultilevel"/>
    <w:tmpl w:val="10223F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2D2FE2"/>
    <w:multiLevelType w:val="hybridMultilevel"/>
    <w:tmpl w:val="587CF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644E3D"/>
    <w:multiLevelType w:val="hybridMultilevel"/>
    <w:tmpl w:val="B4B2C202"/>
    <w:lvl w:ilvl="0" w:tplc="6FCA05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19130D0"/>
    <w:multiLevelType w:val="hybridMultilevel"/>
    <w:tmpl w:val="96362F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4024EAD"/>
    <w:multiLevelType w:val="hybridMultilevel"/>
    <w:tmpl w:val="EE6E8D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D30205"/>
    <w:multiLevelType w:val="hybridMultilevel"/>
    <w:tmpl w:val="C4765B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BB92BFD"/>
    <w:multiLevelType w:val="hybridMultilevel"/>
    <w:tmpl w:val="7FA0AB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17"/>
  </w:num>
  <w:num w:numId="4">
    <w:abstractNumId w:val="10"/>
  </w:num>
  <w:num w:numId="5">
    <w:abstractNumId w:val="16"/>
  </w:num>
  <w:num w:numId="6">
    <w:abstractNumId w:val="12"/>
  </w:num>
  <w:num w:numId="7">
    <w:abstractNumId w:val="11"/>
  </w:num>
  <w:num w:numId="8">
    <w:abstractNumId w:val="18"/>
  </w:num>
  <w:num w:numId="9">
    <w:abstractNumId w:val="2"/>
  </w:num>
  <w:num w:numId="10">
    <w:abstractNumId w:val="5"/>
  </w:num>
  <w:num w:numId="11">
    <w:abstractNumId w:val="15"/>
  </w:num>
  <w:num w:numId="12">
    <w:abstractNumId w:val="0"/>
  </w:num>
  <w:num w:numId="13">
    <w:abstractNumId w:val="8"/>
  </w:num>
  <w:num w:numId="14">
    <w:abstractNumId w:val="7"/>
  </w:num>
  <w:num w:numId="15">
    <w:abstractNumId w:val="4"/>
  </w:num>
  <w:num w:numId="16">
    <w:abstractNumId w:val="3"/>
  </w:num>
  <w:num w:numId="17">
    <w:abstractNumId w:val="13"/>
  </w:num>
  <w:num w:numId="18">
    <w:abstractNumId w:val="1"/>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6537"/>
    <w:rsid w:val="00000336"/>
    <w:rsid w:val="0000058A"/>
    <w:rsid w:val="000006E3"/>
    <w:rsid w:val="00000A37"/>
    <w:rsid w:val="00000CB8"/>
    <w:rsid w:val="00000D52"/>
    <w:rsid w:val="00001005"/>
    <w:rsid w:val="000014AA"/>
    <w:rsid w:val="00002378"/>
    <w:rsid w:val="00002674"/>
    <w:rsid w:val="000029B8"/>
    <w:rsid w:val="0000416B"/>
    <w:rsid w:val="00004323"/>
    <w:rsid w:val="00004D8C"/>
    <w:rsid w:val="000055B9"/>
    <w:rsid w:val="0000604B"/>
    <w:rsid w:val="000063AB"/>
    <w:rsid w:val="0000644E"/>
    <w:rsid w:val="000068BF"/>
    <w:rsid w:val="00006BDD"/>
    <w:rsid w:val="00006DB2"/>
    <w:rsid w:val="00006FD5"/>
    <w:rsid w:val="000070E4"/>
    <w:rsid w:val="000071C6"/>
    <w:rsid w:val="00007FE4"/>
    <w:rsid w:val="000101E8"/>
    <w:rsid w:val="00010856"/>
    <w:rsid w:val="00010ABD"/>
    <w:rsid w:val="00010BB7"/>
    <w:rsid w:val="00010BF3"/>
    <w:rsid w:val="00010DCF"/>
    <w:rsid w:val="0001145E"/>
    <w:rsid w:val="00011637"/>
    <w:rsid w:val="0001190E"/>
    <w:rsid w:val="0001254D"/>
    <w:rsid w:val="0001261C"/>
    <w:rsid w:val="00012BEB"/>
    <w:rsid w:val="00012DAD"/>
    <w:rsid w:val="00012E66"/>
    <w:rsid w:val="00013004"/>
    <w:rsid w:val="0001425A"/>
    <w:rsid w:val="00014DC1"/>
    <w:rsid w:val="00014DCD"/>
    <w:rsid w:val="000156AC"/>
    <w:rsid w:val="00015DBA"/>
    <w:rsid w:val="00016CE7"/>
    <w:rsid w:val="00016E52"/>
    <w:rsid w:val="00017198"/>
    <w:rsid w:val="00017287"/>
    <w:rsid w:val="000172B3"/>
    <w:rsid w:val="000172EE"/>
    <w:rsid w:val="000177A2"/>
    <w:rsid w:val="00020220"/>
    <w:rsid w:val="00020279"/>
    <w:rsid w:val="000207F2"/>
    <w:rsid w:val="00020BE7"/>
    <w:rsid w:val="00020CEF"/>
    <w:rsid w:val="00021073"/>
    <w:rsid w:val="00021602"/>
    <w:rsid w:val="0002247B"/>
    <w:rsid w:val="00022687"/>
    <w:rsid w:val="000229AA"/>
    <w:rsid w:val="00022B1F"/>
    <w:rsid w:val="00022BCD"/>
    <w:rsid w:val="00022FA8"/>
    <w:rsid w:val="000236DD"/>
    <w:rsid w:val="00023D1E"/>
    <w:rsid w:val="0002407F"/>
    <w:rsid w:val="000247DA"/>
    <w:rsid w:val="00024BA7"/>
    <w:rsid w:val="00024F53"/>
    <w:rsid w:val="00024F9F"/>
    <w:rsid w:val="00025347"/>
    <w:rsid w:val="0002535D"/>
    <w:rsid w:val="000255AE"/>
    <w:rsid w:val="00025714"/>
    <w:rsid w:val="0002684A"/>
    <w:rsid w:val="00026AB0"/>
    <w:rsid w:val="0002719F"/>
    <w:rsid w:val="000279D8"/>
    <w:rsid w:val="00027EB2"/>
    <w:rsid w:val="00027FD1"/>
    <w:rsid w:val="00030070"/>
    <w:rsid w:val="0003041D"/>
    <w:rsid w:val="00030627"/>
    <w:rsid w:val="00031215"/>
    <w:rsid w:val="000314AA"/>
    <w:rsid w:val="0003165B"/>
    <w:rsid w:val="000317B5"/>
    <w:rsid w:val="000318D2"/>
    <w:rsid w:val="00031BE1"/>
    <w:rsid w:val="00031E37"/>
    <w:rsid w:val="00031FCD"/>
    <w:rsid w:val="000325F2"/>
    <w:rsid w:val="0003265C"/>
    <w:rsid w:val="00033357"/>
    <w:rsid w:val="000336B5"/>
    <w:rsid w:val="00033C04"/>
    <w:rsid w:val="000344EB"/>
    <w:rsid w:val="00034794"/>
    <w:rsid w:val="000349F4"/>
    <w:rsid w:val="00034A9A"/>
    <w:rsid w:val="00035735"/>
    <w:rsid w:val="000358D8"/>
    <w:rsid w:val="00035EB1"/>
    <w:rsid w:val="00035F1F"/>
    <w:rsid w:val="00035F45"/>
    <w:rsid w:val="000367DD"/>
    <w:rsid w:val="00036951"/>
    <w:rsid w:val="0003739C"/>
    <w:rsid w:val="000376A6"/>
    <w:rsid w:val="000377E7"/>
    <w:rsid w:val="00037967"/>
    <w:rsid w:val="00037C9F"/>
    <w:rsid w:val="00037D97"/>
    <w:rsid w:val="0004092B"/>
    <w:rsid w:val="00040A9F"/>
    <w:rsid w:val="00040BF1"/>
    <w:rsid w:val="00040BF7"/>
    <w:rsid w:val="000413BF"/>
    <w:rsid w:val="00041F7F"/>
    <w:rsid w:val="000420C3"/>
    <w:rsid w:val="0004280E"/>
    <w:rsid w:val="00042DAB"/>
    <w:rsid w:val="00043078"/>
    <w:rsid w:val="000437D2"/>
    <w:rsid w:val="0004380A"/>
    <w:rsid w:val="00043943"/>
    <w:rsid w:val="00043A3C"/>
    <w:rsid w:val="00043ECE"/>
    <w:rsid w:val="0004407D"/>
    <w:rsid w:val="00044095"/>
    <w:rsid w:val="000442DE"/>
    <w:rsid w:val="0004445E"/>
    <w:rsid w:val="0004463F"/>
    <w:rsid w:val="00044717"/>
    <w:rsid w:val="00044B76"/>
    <w:rsid w:val="00044D18"/>
    <w:rsid w:val="0004550D"/>
    <w:rsid w:val="00045521"/>
    <w:rsid w:val="0004611D"/>
    <w:rsid w:val="0004647F"/>
    <w:rsid w:val="000465AD"/>
    <w:rsid w:val="00046D57"/>
    <w:rsid w:val="000477BF"/>
    <w:rsid w:val="000505F7"/>
    <w:rsid w:val="00050801"/>
    <w:rsid w:val="000510C6"/>
    <w:rsid w:val="0005136E"/>
    <w:rsid w:val="00051890"/>
    <w:rsid w:val="000522AB"/>
    <w:rsid w:val="00052753"/>
    <w:rsid w:val="00052953"/>
    <w:rsid w:val="00053325"/>
    <w:rsid w:val="0005475D"/>
    <w:rsid w:val="00054794"/>
    <w:rsid w:val="0005580F"/>
    <w:rsid w:val="00055DF0"/>
    <w:rsid w:val="00056516"/>
    <w:rsid w:val="0005708A"/>
    <w:rsid w:val="000571C1"/>
    <w:rsid w:val="000571CA"/>
    <w:rsid w:val="00057252"/>
    <w:rsid w:val="000574C7"/>
    <w:rsid w:val="00057B87"/>
    <w:rsid w:val="00057CDD"/>
    <w:rsid w:val="00057D27"/>
    <w:rsid w:val="000609F6"/>
    <w:rsid w:val="00060C85"/>
    <w:rsid w:val="00061084"/>
    <w:rsid w:val="000614C9"/>
    <w:rsid w:val="000619BB"/>
    <w:rsid w:val="00061BF5"/>
    <w:rsid w:val="00061C5B"/>
    <w:rsid w:val="00062125"/>
    <w:rsid w:val="000622E8"/>
    <w:rsid w:val="00062F04"/>
    <w:rsid w:val="00063891"/>
    <w:rsid w:val="00063D63"/>
    <w:rsid w:val="00063E73"/>
    <w:rsid w:val="000648B0"/>
    <w:rsid w:val="00064CED"/>
    <w:rsid w:val="00064CFF"/>
    <w:rsid w:val="00066999"/>
    <w:rsid w:val="00066A3E"/>
    <w:rsid w:val="00066A91"/>
    <w:rsid w:val="00066FDF"/>
    <w:rsid w:val="0006702B"/>
    <w:rsid w:val="000676EA"/>
    <w:rsid w:val="00067768"/>
    <w:rsid w:val="00067D80"/>
    <w:rsid w:val="0007084F"/>
    <w:rsid w:val="000708B0"/>
    <w:rsid w:val="000712A9"/>
    <w:rsid w:val="0007135C"/>
    <w:rsid w:val="00071790"/>
    <w:rsid w:val="00071A63"/>
    <w:rsid w:val="00072179"/>
    <w:rsid w:val="0007294E"/>
    <w:rsid w:val="00072C06"/>
    <w:rsid w:val="00072E12"/>
    <w:rsid w:val="00073A2D"/>
    <w:rsid w:val="00073AD7"/>
    <w:rsid w:val="00074965"/>
    <w:rsid w:val="00074FC3"/>
    <w:rsid w:val="0007529D"/>
    <w:rsid w:val="000757EE"/>
    <w:rsid w:val="00075D69"/>
    <w:rsid w:val="00076455"/>
    <w:rsid w:val="00076576"/>
    <w:rsid w:val="00077150"/>
    <w:rsid w:val="00077399"/>
    <w:rsid w:val="0007767F"/>
    <w:rsid w:val="000776AF"/>
    <w:rsid w:val="00077B2A"/>
    <w:rsid w:val="00077BD7"/>
    <w:rsid w:val="00080229"/>
    <w:rsid w:val="00080283"/>
    <w:rsid w:val="000809B1"/>
    <w:rsid w:val="00081A72"/>
    <w:rsid w:val="000820A2"/>
    <w:rsid w:val="000821CE"/>
    <w:rsid w:val="0008230A"/>
    <w:rsid w:val="00082358"/>
    <w:rsid w:val="000828E9"/>
    <w:rsid w:val="00082E45"/>
    <w:rsid w:val="00082FD7"/>
    <w:rsid w:val="00083534"/>
    <w:rsid w:val="000836B4"/>
    <w:rsid w:val="00083B1E"/>
    <w:rsid w:val="00083B60"/>
    <w:rsid w:val="000840CE"/>
    <w:rsid w:val="00084543"/>
    <w:rsid w:val="000849F0"/>
    <w:rsid w:val="00084DF2"/>
    <w:rsid w:val="00084E13"/>
    <w:rsid w:val="000855FA"/>
    <w:rsid w:val="000859EE"/>
    <w:rsid w:val="00085D0A"/>
    <w:rsid w:val="00085F53"/>
    <w:rsid w:val="00086083"/>
    <w:rsid w:val="00086534"/>
    <w:rsid w:val="00086E62"/>
    <w:rsid w:val="00087196"/>
    <w:rsid w:val="00087AC5"/>
    <w:rsid w:val="0009078C"/>
    <w:rsid w:val="00090ABF"/>
    <w:rsid w:val="00090BA3"/>
    <w:rsid w:val="00091990"/>
    <w:rsid w:val="00091DF0"/>
    <w:rsid w:val="00091F2A"/>
    <w:rsid w:val="000927BD"/>
    <w:rsid w:val="000928EB"/>
    <w:rsid w:val="00092900"/>
    <w:rsid w:val="000929F0"/>
    <w:rsid w:val="00092CA6"/>
    <w:rsid w:val="00092DC0"/>
    <w:rsid w:val="000930F0"/>
    <w:rsid w:val="0009358D"/>
    <w:rsid w:val="000935B0"/>
    <w:rsid w:val="00093A13"/>
    <w:rsid w:val="00093B3B"/>
    <w:rsid w:val="00093B62"/>
    <w:rsid w:val="000942DD"/>
    <w:rsid w:val="0009431E"/>
    <w:rsid w:val="0009440B"/>
    <w:rsid w:val="000944CD"/>
    <w:rsid w:val="00094671"/>
    <w:rsid w:val="00094E77"/>
    <w:rsid w:val="00095B0D"/>
    <w:rsid w:val="00095D50"/>
    <w:rsid w:val="00096271"/>
    <w:rsid w:val="00097352"/>
    <w:rsid w:val="000973CD"/>
    <w:rsid w:val="00097959"/>
    <w:rsid w:val="00097BEA"/>
    <w:rsid w:val="00097E1E"/>
    <w:rsid w:val="000A08CA"/>
    <w:rsid w:val="000A103B"/>
    <w:rsid w:val="000A1430"/>
    <w:rsid w:val="000A1829"/>
    <w:rsid w:val="000A18BE"/>
    <w:rsid w:val="000A22CF"/>
    <w:rsid w:val="000A2B28"/>
    <w:rsid w:val="000A3AAF"/>
    <w:rsid w:val="000A3F44"/>
    <w:rsid w:val="000A4F32"/>
    <w:rsid w:val="000A56A4"/>
    <w:rsid w:val="000A6C1A"/>
    <w:rsid w:val="000A6F4F"/>
    <w:rsid w:val="000A7654"/>
    <w:rsid w:val="000A7749"/>
    <w:rsid w:val="000B0128"/>
    <w:rsid w:val="000B07CF"/>
    <w:rsid w:val="000B0F5C"/>
    <w:rsid w:val="000B12C9"/>
    <w:rsid w:val="000B26A6"/>
    <w:rsid w:val="000B27AE"/>
    <w:rsid w:val="000B29C9"/>
    <w:rsid w:val="000B2CE2"/>
    <w:rsid w:val="000B2DC5"/>
    <w:rsid w:val="000B2EC3"/>
    <w:rsid w:val="000B2F87"/>
    <w:rsid w:val="000B34DA"/>
    <w:rsid w:val="000B395D"/>
    <w:rsid w:val="000B3A34"/>
    <w:rsid w:val="000B3E15"/>
    <w:rsid w:val="000B40EE"/>
    <w:rsid w:val="000B46EC"/>
    <w:rsid w:val="000B47D3"/>
    <w:rsid w:val="000B4838"/>
    <w:rsid w:val="000B516C"/>
    <w:rsid w:val="000B5499"/>
    <w:rsid w:val="000B5E46"/>
    <w:rsid w:val="000B6142"/>
    <w:rsid w:val="000B642E"/>
    <w:rsid w:val="000B653E"/>
    <w:rsid w:val="000B77F8"/>
    <w:rsid w:val="000C0587"/>
    <w:rsid w:val="000C0900"/>
    <w:rsid w:val="000C0E46"/>
    <w:rsid w:val="000C201E"/>
    <w:rsid w:val="000C26F7"/>
    <w:rsid w:val="000C294C"/>
    <w:rsid w:val="000C2E51"/>
    <w:rsid w:val="000C2F32"/>
    <w:rsid w:val="000C35A2"/>
    <w:rsid w:val="000C37FF"/>
    <w:rsid w:val="000C38D1"/>
    <w:rsid w:val="000C3F00"/>
    <w:rsid w:val="000C4194"/>
    <w:rsid w:val="000C478C"/>
    <w:rsid w:val="000C5365"/>
    <w:rsid w:val="000C54AF"/>
    <w:rsid w:val="000C5A36"/>
    <w:rsid w:val="000C5A45"/>
    <w:rsid w:val="000C61C8"/>
    <w:rsid w:val="000C642B"/>
    <w:rsid w:val="000C711A"/>
    <w:rsid w:val="000C7228"/>
    <w:rsid w:val="000C7480"/>
    <w:rsid w:val="000C771B"/>
    <w:rsid w:val="000C787D"/>
    <w:rsid w:val="000C7B6A"/>
    <w:rsid w:val="000D060B"/>
    <w:rsid w:val="000D0A36"/>
    <w:rsid w:val="000D0B96"/>
    <w:rsid w:val="000D0DB5"/>
    <w:rsid w:val="000D1349"/>
    <w:rsid w:val="000D1571"/>
    <w:rsid w:val="000D1722"/>
    <w:rsid w:val="000D1BDD"/>
    <w:rsid w:val="000D205F"/>
    <w:rsid w:val="000D27CF"/>
    <w:rsid w:val="000D29F4"/>
    <w:rsid w:val="000D2EED"/>
    <w:rsid w:val="000D2F45"/>
    <w:rsid w:val="000D3212"/>
    <w:rsid w:val="000D3215"/>
    <w:rsid w:val="000D38BE"/>
    <w:rsid w:val="000D3EF5"/>
    <w:rsid w:val="000D41BF"/>
    <w:rsid w:val="000D448C"/>
    <w:rsid w:val="000D48A0"/>
    <w:rsid w:val="000D4F3D"/>
    <w:rsid w:val="000D4FE5"/>
    <w:rsid w:val="000D5E1D"/>
    <w:rsid w:val="000D5FF5"/>
    <w:rsid w:val="000D61CE"/>
    <w:rsid w:val="000D6597"/>
    <w:rsid w:val="000D6618"/>
    <w:rsid w:val="000D6A16"/>
    <w:rsid w:val="000D7CAE"/>
    <w:rsid w:val="000E0421"/>
    <w:rsid w:val="000E06D6"/>
    <w:rsid w:val="000E0A1F"/>
    <w:rsid w:val="000E0A23"/>
    <w:rsid w:val="000E0B68"/>
    <w:rsid w:val="000E1348"/>
    <w:rsid w:val="000E13D0"/>
    <w:rsid w:val="000E19AB"/>
    <w:rsid w:val="000E1A20"/>
    <w:rsid w:val="000E2236"/>
    <w:rsid w:val="000E2346"/>
    <w:rsid w:val="000E254A"/>
    <w:rsid w:val="000E2761"/>
    <w:rsid w:val="000E3074"/>
    <w:rsid w:val="000E351B"/>
    <w:rsid w:val="000E388C"/>
    <w:rsid w:val="000E3E14"/>
    <w:rsid w:val="000E3FEB"/>
    <w:rsid w:val="000E4642"/>
    <w:rsid w:val="000E4749"/>
    <w:rsid w:val="000E49FF"/>
    <w:rsid w:val="000E6C14"/>
    <w:rsid w:val="000E6FA2"/>
    <w:rsid w:val="000E707A"/>
    <w:rsid w:val="000E71DA"/>
    <w:rsid w:val="000E79E4"/>
    <w:rsid w:val="000E79EF"/>
    <w:rsid w:val="000E7AB3"/>
    <w:rsid w:val="000E7B23"/>
    <w:rsid w:val="000E7FC7"/>
    <w:rsid w:val="000F00F5"/>
    <w:rsid w:val="000F01AC"/>
    <w:rsid w:val="000F0A67"/>
    <w:rsid w:val="000F0D91"/>
    <w:rsid w:val="000F10FA"/>
    <w:rsid w:val="000F2408"/>
    <w:rsid w:val="000F2601"/>
    <w:rsid w:val="000F2A23"/>
    <w:rsid w:val="000F2AEB"/>
    <w:rsid w:val="000F343D"/>
    <w:rsid w:val="000F361F"/>
    <w:rsid w:val="000F3C99"/>
    <w:rsid w:val="000F3FE2"/>
    <w:rsid w:val="000F4279"/>
    <w:rsid w:val="000F4CED"/>
    <w:rsid w:val="000F4D3C"/>
    <w:rsid w:val="000F6050"/>
    <w:rsid w:val="000F6179"/>
    <w:rsid w:val="000F69B9"/>
    <w:rsid w:val="000F6A4A"/>
    <w:rsid w:val="000F6A8A"/>
    <w:rsid w:val="000F7022"/>
    <w:rsid w:val="000F7031"/>
    <w:rsid w:val="000F7088"/>
    <w:rsid w:val="000F7295"/>
    <w:rsid w:val="000F7C22"/>
    <w:rsid w:val="000F7E4F"/>
    <w:rsid w:val="0010015C"/>
    <w:rsid w:val="001003FE"/>
    <w:rsid w:val="00100CD8"/>
    <w:rsid w:val="00100E27"/>
    <w:rsid w:val="00101255"/>
    <w:rsid w:val="00101BD8"/>
    <w:rsid w:val="00101CB2"/>
    <w:rsid w:val="0010231C"/>
    <w:rsid w:val="001028F4"/>
    <w:rsid w:val="00102CEB"/>
    <w:rsid w:val="00102DFF"/>
    <w:rsid w:val="00102E04"/>
    <w:rsid w:val="001030D7"/>
    <w:rsid w:val="001031C1"/>
    <w:rsid w:val="00103681"/>
    <w:rsid w:val="00103AB2"/>
    <w:rsid w:val="00105228"/>
    <w:rsid w:val="001052A6"/>
    <w:rsid w:val="0010637E"/>
    <w:rsid w:val="0010652B"/>
    <w:rsid w:val="001067B8"/>
    <w:rsid w:val="00106881"/>
    <w:rsid w:val="00106A2B"/>
    <w:rsid w:val="00106C0B"/>
    <w:rsid w:val="00106D2E"/>
    <w:rsid w:val="00107C44"/>
    <w:rsid w:val="001107D9"/>
    <w:rsid w:val="00110D2B"/>
    <w:rsid w:val="00110EF4"/>
    <w:rsid w:val="00111308"/>
    <w:rsid w:val="0011138D"/>
    <w:rsid w:val="00111551"/>
    <w:rsid w:val="001115D1"/>
    <w:rsid w:val="00111BBC"/>
    <w:rsid w:val="00111CFD"/>
    <w:rsid w:val="00112001"/>
    <w:rsid w:val="00112137"/>
    <w:rsid w:val="00112235"/>
    <w:rsid w:val="00112656"/>
    <w:rsid w:val="0011285A"/>
    <w:rsid w:val="00112C37"/>
    <w:rsid w:val="00112ED0"/>
    <w:rsid w:val="001135EA"/>
    <w:rsid w:val="00113606"/>
    <w:rsid w:val="0011393F"/>
    <w:rsid w:val="00113E6F"/>
    <w:rsid w:val="0011410E"/>
    <w:rsid w:val="001142C6"/>
    <w:rsid w:val="001146F3"/>
    <w:rsid w:val="001153AD"/>
    <w:rsid w:val="001158E9"/>
    <w:rsid w:val="00115A32"/>
    <w:rsid w:val="00115E59"/>
    <w:rsid w:val="001160CB"/>
    <w:rsid w:val="00116309"/>
    <w:rsid w:val="00116764"/>
    <w:rsid w:val="00116D08"/>
    <w:rsid w:val="001172DD"/>
    <w:rsid w:val="00117B33"/>
    <w:rsid w:val="00120489"/>
    <w:rsid w:val="00120CC8"/>
    <w:rsid w:val="001211DF"/>
    <w:rsid w:val="001217C9"/>
    <w:rsid w:val="001222F2"/>
    <w:rsid w:val="001226EF"/>
    <w:rsid w:val="00122709"/>
    <w:rsid w:val="00122730"/>
    <w:rsid w:val="00122841"/>
    <w:rsid w:val="0012296F"/>
    <w:rsid w:val="0012334F"/>
    <w:rsid w:val="00123715"/>
    <w:rsid w:val="001244FF"/>
    <w:rsid w:val="00124874"/>
    <w:rsid w:val="00124D0E"/>
    <w:rsid w:val="00125118"/>
    <w:rsid w:val="00125139"/>
    <w:rsid w:val="00125379"/>
    <w:rsid w:val="00125AB4"/>
    <w:rsid w:val="00125AFC"/>
    <w:rsid w:val="00125F3F"/>
    <w:rsid w:val="00126378"/>
    <w:rsid w:val="00126AB7"/>
    <w:rsid w:val="00126C90"/>
    <w:rsid w:val="00126F90"/>
    <w:rsid w:val="00126FCD"/>
    <w:rsid w:val="00126FE2"/>
    <w:rsid w:val="001270D8"/>
    <w:rsid w:val="001300A6"/>
    <w:rsid w:val="00130751"/>
    <w:rsid w:val="0013089C"/>
    <w:rsid w:val="0013115F"/>
    <w:rsid w:val="001313BD"/>
    <w:rsid w:val="0013251D"/>
    <w:rsid w:val="0013363E"/>
    <w:rsid w:val="001336B6"/>
    <w:rsid w:val="00133E7E"/>
    <w:rsid w:val="00133F97"/>
    <w:rsid w:val="00134018"/>
    <w:rsid w:val="00134B9A"/>
    <w:rsid w:val="00134C6F"/>
    <w:rsid w:val="001350D4"/>
    <w:rsid w:val="001353B0"/>
    <w:rsid w:val="001353B9"/>
    <w:rsid w:val="001354E0"/>
    <w:rsid w:val="00135525"/>
    <w:rsid w:val="0013576E"/>
    <w:rsid w:val="001359FD"/>
    <w:rsid w:val="00136245"/>
    <w:rsid w:val="00136260"/>
    <w:rsid w:val="00136282"/>
    <w:rsid w:val="00136A8F"/>
    <w:rsid w:val="001374AA"/>
    <w:rsid w:val="00137F2B"/>
    <w:rsid w:val="00140281"/>
    <w:rsid w:val="00140442"/>
    <w:rsid w:val="00140DB7"/>
    <w:rsid w:val="0014142F"/>
    <w:rsid w:val="00141567"/>
    <w:rsid w:val="001418A9"/>
    <w:rsid w:val="00141FFA"/>
    <w:rsid w:val="001424B1"/>
    <w:rsid w:val="001425B2"/>
    <w:rsid w:val="001437C6"/>
    <w:rsid w:val="00143D2D"/>
    <w:rsid w:val="00143FA0"/>
    <w:rsid w:val="0014414A"/>
    <w:rsid w:val="0014490C"/>
    <w:rsid w:val="0014572C"/>
    <w:rsid w:val="00147487"/>
    <w:rsid w:val="001476B6"/>
    <w:rsid w:val="00147720"/>
    <w:rsid w:val="001479C5"/>
    <w:rsid w:val="00147CC3"/>
    <w:rsid w:val="00150381"/>
    <w:rsid w:val="00150A88"/>
    <w:rsid w:val="00150E3C"/>
    <w:rsid w:val="00150E8A"/>
    <w:rsid w:val="001512DF"/>
    <w:rsid w:val="0015140F"/>
    <w:rsid w:val="0015194F"/>
    <w:rsid w:val="001519F5"/>
    <w:rsid w:val="00152432"/>
    <w:rsid w:val="001532F3"/>
    <w:rsid w:val="00153447"/>
    <w:rsid w:val="00153E52"/>
    <w:rsid w:val="00153EDB"/>
    <w:rsid w:val="00154962"/>
    <w:rsid w:val="00154D93"/>
    <w:rsid w:val="00154E4A"/>
    <w:rsid w:val="00155272"/>
    <w:rsid w:val="00155E24"/>
    <w:rsid w:val="0015646A"/>
    <w:rsid w:val="00156B0E"/>
    <w:rsid w:val="001573F2"/>
    <w:rsid w:val="00157543"/>
    <w:rsid w:val="00157D2A"/>
    <w:rsid w:val="001608C1"/>
    <w:rsid w:val="00160A48"/>
    <w:rsid w:val="00160DCF"/>
    <w:rsid w:val="00161358"/>
    <w:rsid w:val="00161AB1"/>
    <w:rsid w:val="00161B57"/>
    <w:rsid w:val="00161E75"/>
    <w:rsid w:val="00162A12"/>
    <w:rsid w:val="00162D91"/>
    <w:rsid w:val="00163524"/>
    <w:rsid w:val="0016368D"/>
    <w:rsid w:val="00163AD7"/>
    <w:rsid w:val="00163F5C"/>
    <w:rsid w:val="0016412A"/>
    <w:rsid w:val="00164291"/>
    <w:rsid w:val="00164A48"/>
    <w:rsid w:val="00164A75"/>
    <w:rsid w:val="00164ACF"/>
    <w:rsid w:val="00164D81"/>
    <w:rsid w:val="0016521D"/>
    <w:rsid w:val="0016568B"/>
    <w:rsid w:val="00165FCC"/>
    <w:rsid w:val="00166333"/>
    <w:rsid w:val="00166700"/>
    <w:rsid w:val="001669A1"/>
    <w:rsid w:val="001675A9"/>
    <w:rsid w:val="00167FC9"/>
    <w:rsid w:val="0017008F"/>
    <w:rsid w:val="0017013A"/>
    <w:rsid w:val="001703D7"/>
    <w:rsid w:val="001704AF"/>
    <w:rsid w:val="00170694"/>
    <w:rsid w:val="00170D31"/>
    <w:rsid w:val="00170D57"/>
    <w:rsid w:val="00170E82"/>
    <w:rsid w:val="00171ADE"/>
    <w:rsid w:val="00171C3C"/>
    <w:rsid w:val="0017294E"/>
    <w:rsid w:val="0017492A"/>
    <w:rsid w:val="00174E45"/>
    <w:rsid w:val="00175467"/>
    <w:rsid w:val="00175496"/>
    <w:rsid w:val="001756B3"/>
    <w:rsid w:val="00176B90"/>
    <w:rsid w:val="001771DF"/>
    <w:rsid w:val="00177924"/>
    <w:rsid w:val="001803A0"/>
    <w:rsid w:val="00180413"/>
    <w:rsid w:val="00180628"/>
    <w:rsid w:val="00180672"/>
    <w:rsid w:val="0018124E"/>
    <w:rsid w:val="00181F2F"/>
    <w:rsid w:val="00181FAB"/>
    <w:rsid w:val="0018206D"/>
    <w:rsid w:val="0018231F"/>
    <w:rsid w:val="001827CC"/>
    <w:rsid w:val="0018280C"/>
    <w:rsid w:val="00182834"/>
    <w:rsid w:val="00182E1A"/>
    <w:rsid w:val="00183629"/>
    <w:rsid w:val="00183CF1"/>
    <w:rsid w:val="001854B2"/>
    <w:rsid w:val="00185661"/>
    <w:rsid w:val="00185C6C"/>
    <w:rsid w:val="00186C7C"/>
    <w:rsid w:val="001873CF"/>
    <w:rsid w:val="00187675"/>
    <w:rsid w:val="00187935"/>
    <w:rsid w:val="00187DE3"/>
    <w:rsid w:val="001907FE"/>
    <w:rsid w:val="00190AC6"/>
    <w:rsid w:val="0019123B"/>
    <w:rsid w:val="00191359"/>
    <w:rsid w:val="0019179D"/>
    <w:rsid w:val="001918C2"/>
    <w:rsid w:val="00191B83"/>
    <w:rsid w:val="00192240"/>
    <w:rsid w:val="00192978"/>
    <w:rsid w:val="00192C0D"/>
    <w:rsid w:val="00193A03"/>
    <w:rsid w:val="00194692"/>
    <w:rsid w:val="001946E0"/>
    <w:rsid w:val="00194B3A"/>
    <w:rsid w:val="001950A1"/>
    <w:rsid w:val="0019513B"/>
    <w:rsid w:val="00195242"/>
    <w:rsid w:val="001954C9"/>
    <w:rsid w:val="0019579C"/>
    <w:rsid w:val="00196170"/>
    <w:rsid w:val="00196187"/>
    <w:rsid w:val="0019694E"/>
    <w:rsid w:val="00197037"/>
    <w:rsid w:val="00197143"/>
    <w:rsid w:val="001975AF"/>
    <w:rsid w:val="00197D2F"/>
    <w:rsid w:val="001A0734"/>
    <w:rsid w:val="001A0A9E"/>
    <w:rsid w:val="001A1782"/>
    <w:rsid w:val="001A19CB"/>
    <w:rsid w:val="001A1B0F"/>
    <w:rsid w:val="001A1D76"/>
    <w:rsid w:val="001A1F66"/>
    <w:rsid w:val="001A2559"/>
    <w:rsid w:val="001A2676"/>
    <w:rsid w:val="001A2B77"/>
    <w:rsid w:val="001A4140"/>
    <w:rsid w:val="001A454D"/>
    <w:rsid w:val="001A4614"/>
    <w:rsid w:val="001A478B"/>
    <w:rsid w:val="001A48A6"/>
    <w:rsid w:val="001A4B12"/>
    <w:rsid w:val="001A4C1A"/>
    <w:rsid w:val="001A4E9A"/>
    <w:rsid w:val="001A5425"/>
    <w:rsid w:val="001A584C"/>
    <w:rsid w:val="001A5CA2"/>
    <w:rsid w:val="001A6004"/>
    <w:rsid w:val="001A61A1"/>
    <w:rsid w:val="001A6AFB"/>
    <w:rsid w:val="001A70C9"/>
    <w:rsid w:val="001A7EDB"/>
    <w:rsid w:val="001B0974"/>
    <w:rsid w:val="001B1056"/>
    <w:rsid w:val="001B1359"/>
    <w:rsid w:val="001B2A11"/>
    <w:rsid w:val="001B2D58"/>
    <w:rsid w:val="001B339D"/>
    <w:rsid w:val="001B372E"/>
    <w:rsid w:val="001B4385"/>
    <w:rsid w:val="001B4458"/>
    <w:rsid w:val="001B49DD"/>
    <w:rsid w:val="001B56B6"/>
    <w:rsid w:val="001B58F0"/>
    <w:rsid w:val="001B5E17"/>
    <w:rsid w:val="001B60BA"/>
    <w:rsid w:val="001B69BC"/>
    <w:rsid w:val="001B7771"/>
    <w:rsid w:val="001B7A9B"/>
    <w:rsid w:val="001B7C38"/>
    <w:rsid w:val="001C018C"/>
    <w:rsid w:val="001C042D"/>
    <w:rsid w:val="001C0D9A"/>
    <w:rsid w:val="001C0DA8"/>
    <w:rsid w:val="001C16D1"/>
    <w:rsid w:val="001C21A5"/>
    <w:rsid w:val="001C2513"/>
    <w:rsid w:val="001C2A8D"/>
    <w:rsid w:val="001C2E36"/>
    <w:rsid w:val="001C3A4B"/>
    <w:rsid w:val="001C3B6C"/>
    <w:rsid w:val="001C3C2B"/>
    <w:rsid w:val="001C3F34"/>
    <w:rsid w:val="001C40FB"/>
    <w:rsid w:val="001C4541"/>
    <w:rsid w:val="001C50AC"/>
    <w:rsid w:val="001C5A6B"/>
    <w:rsid w:val="001C64A5"/>
    <w:rsid w:val="001C67D6"/>
    <w:rsid w:val="001C6AE8"/>
    <w:rsid w:val="001C6B14"/>
    <w:rsid w:val="001C7C81"/>
    <w:rsid w:val="001D004B"/>
    <w:rsid w:val="001D08AE"/>
    <w:rsid w:val="001D11E3"/>
    <w:rsid w:val="001D1457"/>
    <w:rsid w:val="001D19E7"/>
    <w:rsid w:val="001D1AFB"/>
    <w:rsid w:val="001D1E16"/>
    <w:rsid w:val="001D1E27"/>
    <w:rsid w:val="001D26A7"/>
    <w:rsid w:val="001D2752"/>
    <w:rsid w:val="001D295F"/>
    <w:rsid w:val="001D2BA7"/>
    <w:rsid w:val="001D2EE1"/>
    <w:rsid w:val="001D3A30"/>
    <w:rsid w:val="001D3A62"/>
    <w:rsid w:val="001D3B54"/>
    <w:rsid w:val="001D3FA2"/>
    <w:rsid w:val="001D4404"/>
    <w:rsid w:val="001D5B65"/>
    <w:rsid w:val="001D5DFC"/>
    <w:rsid w:val="001D617B"/>
    <w:rsid w:val="001D621D"/>
    <w:rsid w:val="001D66BA"/>
    <w:rsid w:val="001D72F3"/>
    <w:rsid w:val="001D748C"/>
    <w:rsid w:val="001D74E6"/>
    <w:rsid w:val="001D7748"/>
    <w:rsid w:val="001D77C7"/>
    <w:rsid w:val="001D77F8"/>
    <w:rsid w:val="001D7CE2"/>
    <w:rsid w:val="001D7E7B"/>
    <w:rsid w:val="001E0607"/>
    <w:rsid w:val="001E0E7B"/>
    <w:rsid w:val="001E1963"/>
    <w:rsid w:val="001E1EB3"/>
    <w:rsid w:val="001E251B"/>
    <w:rsid w:val="001E286E"/>
    <w:rsid w:val="001E38DE"/>
    <w:rsid w:val="001E3AB4"/>
    <w:rsid w:val="001E3ADB"/>
    <w:rsid w:val="001E3BEE"/>
    <w:rsid w:val="001E3F05"/>
    <w:rsid w:val="001E3F47"/>
    <w:rsid w:val="001E4238"/>
    <w:rsid w:val="001E4858"/>
    <w:rsid w:val="001E529E"/>
    <w:rsid w:val="001E52EF"/>
    <w:rsid w:val="001E598B"/>
    <w:rsid w:val="001E6036"/>
    <w:rsid w:val="001E69A4"/>
    <w:rsid w:val="001F03E0"/>
    <w:rsid w:val="001F1521"/>
    <w:rsid w:val="001F192D"/>
    <w:rsid w:val="001F1FFA"/>
    <w:rsid w:val="001F2A9F"/>
    <w:rsid w:val="001F2F2B"/>
    <w:rsid w:val="001F3658"/>
    <w:rsid w:val="001F36CA"/>
    <w:rsid w:val="001F3786"/>
    <w:rsid w:val="001F39B4"/>
    <w:rsid w:val="001F3B2E"/>
    <w:rsid w:val="001F3D5F"/>
    <w:rsid w:val="001F403C"/>
    <w:rsid w:val="001F4B7F"/>
    <w:rsid w:val="001F52D4"/>
    <w:rsid w:val="001F54DF"/>
    <w:rsid w:val="001F60E9"/>
    <w:rsid w:val="001F6644"/>
    <w:rsid w:val="001F69B5"/>
    <w:rsid w:val="001F6C9F"/>
    <w:rsid w:val="001F738C"/>
    <w:rsid w:val="001F7763"/>
    <w:rsid w:val="001F7C4A"/>
    <w:rsid w:val="001F7C6C"/>
    <w:rsid w:val="00201163"/>
    <w:rsid w:val="00201C04"/>
    <w:rsid w:val="00201C55"/>
    <w:rsid w:val="002023C3"/>
    <w:rsid w:val="002025FF"/>
    <w:rsid w:val="0020260A"/>
    <w:rsid w:val="00202687"/>
    <w:rsid w:val="002031DD"/>
    <w:rsid w:val="00203561"/>
    <w:rsid w:val="002035C4"/>
    <w:rsid w:val="00203617"/>
    <w:rsid w:val="00203B91"/>
    <w:rsid w:val="0020415E"/>
    <w:rsid w:val="002050B4"/>
    <w:rsid w:val="002057A3"/>
    <w:rsid w:val="00205850"/>
    <w:rsid w:val="00205C26"/>
    <w:rsid w:val="00206A82"/>
    <w:rsid w:val="00207390"/>
    <w:rsid w:val="002076B8"/>
    <w:rsid w:val="00207D33"/>
    <w:rsid w:val="002106C1"/>
    <w:rsid w:val="002109EC"/>
    <w:rsid w:val="00210D07"/>
    <w:rsid w:val="00210D08"/>
    <w:rsid w:val="00210D0E"/>
    <w:rsid w:val="002111F2"/>
    <w:rsid w:val="002112F8"/>
    <w:rsid w:val="00211A9D"/>
    <w:rsid w:val="00211B0D"/>
    <w:rsid w:val="00212C40"/>
    <w:rsid w:val="002131DC"/>
    <w:rsid w:val="00213801"/>
    <w:rsid w:val="00213B7C"/>
    <w:rsid w:val="00214B41"/>
    <w:rsid w:val="00214B8F"/>
    <w:rsid w:val="00215606"/>
    <w:rsid w:val="002156E0"/>
    <w:rsid w:val="0021595D"/>
    <w:rsid w:val="00215AB1"/>
    <w:rsid w:val="00215DB1"/>
    <w:rsid w:val="00216247"/>
    <w:rsid w:val="0021635E"/>
    <w:rsid w:val="002165E1"/>
    <w:rsid w:val="002179A0"/>
    <w:rsid w:val="00217C5A"/>
    <w:rsid w:val="00217ECE"/>
    <w:rsid w:val="002207A1"/>
    <w:rsid w:val="002226DA"/>
    <w:rsid w:val="002229DB"/>
    <w:rsid w:val="00223D18"/>
    <w:rsid w:val="00223D48"/>
    <w:rsid w:val="00224166"/>
    <w:rsid w:val="002244EC"/>
    <w:rsid w:val="00224713"/>
    <w:rsid w:val="0022475E"/>
    <w:rsid w:val="002247AA"/>
    <w:rsid w:val="00224CF4"/>
    <w:rsid w:val="00225BC7"/>
    <w:rsid w:val="00226967"/>
    <w:rsid w:val="00226E1E"/>
    <w:rsid w:val="00227899"/>
    <w:rsid w:val="00227948"/>
    <w:rsid w:val="00230B88"/>
    <w:rsid w:val="00230E1F"/>
    <w:rsid w:val="0023108D"/>
    <w:rsid w:val="00231798"/>
    <w:rsid w:val="00231A52"/>
    <w:rsid w:val="00232437"/>
    <w:rsid w:val="00232468"/>
    <w:rsid w:val="00232855"/>
    <w:rsid w:val="0023353F"/>
    <w:rsid w:val="00233D04"/>
    <w:rsid w:val="00233D5F"/>
    <w:rsid w:val="00234790"/>
    <w:rsid w:val="00234C13"/>
    <w:rsid w:val="002355DD"/>
    <w:rsid w:val="00235678"/>
    <w:rsid w:val="00235920"/>
    <w:rsid w:val="00236100"/>
    <w:rsid w:val="00236A39"/>
    <w:rsid w:val="0023703D"/>
    <w:rsid w:val="00237091"/>
    <w:rsid w:val="002372AE"/>
    <w:rsid w:val="0023748B"/>
    <w:rsid w:val="00237FD2"/>
    <w:rsid w:val="002404CF"/>
    <w:rsid w:val="002404DB"/>
    <w:rsid w:val="00241699"/>
    <w:rsid w:val="00241CF7"/>
    <w:rsid w:val="002421DC"/>
    <w:rsid w:val="0024273E"/>
    <w:rsid w:val="00243074"/>
    <w:rsid w:val="00243190"/>
    <w:rsid w:val="00243720"/>
    <w:rsid w:val="002438A7"/>
    <w:rsid w:val="002444FD"/>
    <w:rsid w:val="00244B2D"/>
    <w:rsid w:val="00245474"/>
    <w:rsid w:val="00245528"/>
    <w:rsid w:val="00245B00"/>
    <w:rsid w:val="00245F32"/>
    <w:rsid w:val="002469F7"/>
    <w:rsid w:val="00246B8D"/>
    <w:rsid w:val="00246C7C"/>
    <w:rsid w:val="002471BF"/>
    <w:rsid w:val="002474D7"/>
    <w:rsid w:val="002474F4"/>
    <w:rsid w:val="00247BD6"/>
    <w:rsid w:val="002505FD"/>
    <w:rsid w:val="00250A9B"/>
    <w:rsid w:val="00250FD9"/>
    <w:rsid w:val="00251467"/>
    <w:rsid w:val="0025242F"/>
    <w:rsid w:val="00252553"/>
    <w:rsid w:val="00252AE6"/>
    <w:rsid w:val="00253610"/>
    <w:rsid w:val="002539F5"/>
    <w:rsid w:val="00253A4D"/>
    <w:rsid w:val="0025449E"/>
    <w:rsid w:val="002544B3"/>
    <w:rsid w:val="00254631"/>
    <w:rsid w:val="00254645"/>
    <w:rsid w:val="0025474E"/>
    <w:rsid w:val="0025481C"/>
    <w:rsid w:val="00254BA2"/>
    <w:rsid w:val="002558D0"/>
    <w:rsid w:val="002564D1"/>
    <w:rsid w:val="002566F6"/>
    <w:rsid w:val="00256B3C"/>
    <w:rsid w:val="00256D83"/>
    <w:rsid w:val="00256D84"/>
    <w:rsid w:val="00256F9E"/>
    <w:rsid w:val="002572D5"/>
    <w:rsid w:val="002575D9"/>
    <w:rsid w:val="00257CED"/>
    <w:rsid w:val="00257FD2"/>
    <w:rsid w:val="00260028"/>
    <w:rsid w:val="002600E3"/>
    <w:rsid w:val="00260F13"/>
    <w:rsid w:val="00261DF6"/>
    <w:rsid w:val="002631CD"/>
    <w:rsid w:val="002632B7"/>
    <w:rsid w:val="002635E5"/>
    <w:rsid w:val="00263AE1"/>
    <w:rsid w:val="0026406B"/>
    <w:rsid w:val="00264131"/>
    <w:rsid w:val="00264477"/>
    <w:rsid w:val="00264AD4"/>
    <w:rsid w:val="00264C47"/>
    <w:rsid w:val="00264CC7"/>
    <w:rsid w:val="002650D1"/>
    <w:rsid w:val="00265BB4"/>
    <w:rsid w:val="00265F5C"/>
    <w:rsid w:val="00266095"/>
    <w:rsid w:val="00266192"/>
    <w:rsid w:val="00266929"/>
    <w:rsid w:val="002702CE"/>
    <w:rsid w:val="0027061E"/>
    <w:rsid w:val="00270962"/>
    <w:rsid w:val="002718B4"/>
    <w:rsid w:val="00271A94"/>
    <w:rsid w:val="0027229F"/>
    <w:rsid w:val="00272C4A"/>
    <w:rsid w:val="00272FB2"/>
    <w:rsid w:val="0027345F"/>
    <w:rsid w:val="00273AEF"/>
    <w:rsid w:val="00273B0C"/>
    <w:rsid w:val="00273BDF"/>
    <w:rsid w:val="00274182"/>
    <w:rsid w:val="00274238"/>
    <w:rsid w:val="00274BE2"/>
    <w:rsid w:val="00274DB5"/>
    <w:rsid w:val="00274DFA"/>
    <w:rsid w:val="00275A5D"/>
    <w:rsid w:val="002760CE"/>
    <w:rsid w:val="002761CA"/>
    <w:rsid w:val="0027651A"/>
    <w:rsid w:val="00276D94"/>
    <w:rsid w:val="00276F35"/>
    <w:rsid w:val="002770D3"/>
    <w:rsid w:val="00277461"/>
    <w:rsid w:val="002774D6"/>
    <w:rsid w:val="002777EB"/>
    <w:rsid w:val="00281706"/>
    <w:rsid w:val="0028179A"/>
    <w:rsid w:val="00281BCA"/>
    <w:rsid w:val="00281CC1"/>
    <w:rsid w:val="00282170"/>
    <w:rsid w:val="002827EE"/>
    <w:rsid w:val="00282A11"/>
    <w:rsid w:val="00282C94"/>
    <w:rsid w:val="00283419"/>
    <w:rsid w:val="002834B6"/>
    <w:rsid w:val="0028373C"/>
    <w:rsid w:val="0028384E"/>
    <w:rsid w:val="00284135"/>
    <w:rsid w:val="00285025"/>
    <w:rsid w:val="00285149"/>
    <w:rsid w:val="00285383"/>
    <w:rsid w:val="002853BE"/>
    <w:rsid w:val="00285645"/>
    <w:rsid w:val="00285C52"/>
    <w:rsid w:val="002861AB"/>
    <w:rsid w:val="0028639D"/>
    <w:rsid w:val="0028645D"/>
    <w:rsid w:val="002866FF"/>
    <w:rsid w:val="00286E95"/>
    <w:rsid w:val="0028772D"/>
    <w:rsid w:val="00287D02"/>
    <w:rsid w:val="002907AC"/>
    <w:rsid w:val="00290908"/>
    <w:rsid w:val="002914BD"/>
    <w:rsid w:val="002917A3"/>
    <w:rsid w:val="00291805"/>
    <w:rsid w:val="0029183A"/>
    <w:rsid w:val="00291950"/>
    <w:rsid w:val="00291B11"/>
    <w:rsid w:val="00291CAD"/>
    <w:rsid w:val="00291D56"/>
    <w:rsid w:val="00291F54"/>
    <w:rsid w:val="00292470"/>
    <w:rsid w:val="0029264A"/>
    <w:rsid w:val="00292833"/>
    <w:rsid w:val="00292AAA"/>
    <w:rsid w:val="00292AFE"/>
    <w:rsid w:val="00292EF7"/>
    <w:rsid w:val="00293388"/>
    <w:rsid w:val="002933CD"/>
    <w:rsid w:val="002939C2"/>
    <w:rsid w:val="00293A19"/>
    <w:rsid w:val="00293EDE"/>
    <w:rsid w:val="0029426E"/>
    <w:rsid w:val="002942CE"/>
    <w:rsid w:val="0029482C"/>
    <w:rsid w:val="00294BCB"/>
    <w:rsid w:val="00294E79"/>
    <w:rsid w:val="0029511F"/>
    <w:rsid w:val="00295CFD"/>
    <w:rsid w:val="0029631B"/>
    <w:rsid w:val="00296685"/>
    <w:rsid w:val="0029685F"/>
    <w:rsid w:val="00297370"/>
    <w:rsid w:val="00297593"/>
    <w:rsid w:val="002A022C"/>
    <w:rsid w:val="002A0662"/>
    <w:rsid w:val="002A07BC"/>
    <w:rsid w:val="002A0AD4"/>
    <w:rsid w:val="002A0ADC"/>
    <w:rsid w:val="002A0D27"/>
    <w:rsid w:val="002A1664"/>
    <w:rsid w:val="002A1781"/>
    <w:rsid w:val="002A1840"/>
    <w:rsid w:val="002A18A6"/>
    <w:rsid w:val="002A18E4"/>
    <w:rsid w:val="002A1CF9"/>
    <w:rsid w:val="002A1E49"/>
    <w:rsid w:val="002A25D7"/>
    <w:rsid w:val="002A2C4F"/>
    <w:rsid w:val="002A2E75"/>
    <w:rsid w:val="002A3177"/>
    <w:rsid w:val="002A327E"/>
    <w:rsid w:val="002A3732"/>
    <w:rsid w:val="002A39FD"/>
    <w:rsid w:val="002A40B2"/>
    <w:rsid w:val="002A4936"/>
    <w:rsid w:val="002A5171"/>
    <w:rsid w:val="002A540B"/>
    <w:rsid w:val="002A5677"/>
    <w:rsid w:val="002A5CF7"/>
    <w:rsid w:val="002A5D2C"/>
    <w:rsid w:val="002A5D5D"/>
    <w:rsid w:val="002A5E9B"/>
    <w:rsid w:val="002A6201"/>
    <w:rsid w:val="002A65A1"/>
    <w:rsid w:val="002A6710"/>
    <w:rsid w:val="002A6B58"/>
    <w:rsid w:val="002A6C2C"/>
    <w:rsid w:val="002A7023"/>
    <w:rsid w:val="002A706F"/>
    <w:rsid w:val="002A70BE"/>
    <w:rsid w:val="002A768C"/>
    <w:rsid w:val="002A7A02"/>
    <w:rsid w:val="002B0A73"/>
    <w:rsid w:val="002B0B98"/>
    <w:rsid w:val="002B0D49"/>
    <w:rsid w:val="002B0DE8"/>
    <w:rsid w:val="002B14E0"/>
    <w:rsid w:val="002B19A0"/>
    <w:rsid w:val="002B1C8B"/>
    <w:rsid w:val="002B2160"/>
    <w:rsid w:val="002B216E"/>
    <w:rsid w:val="002B34FD"/>
    <w:rsid w:val="002B3B68"/>
    <w:rsid w:val="002B4181"/>
    <w:rsid w:val="002B5595"/>
    <w:rsid w:val="002B55A5"/>
    <w:rsid w:val="002B6019"/>
    <w:rsid w:val="002B696F"/>
    <w:rsid w:val="002B6D26"/>
    <w:rsid w:val="002B6E2C"/>
    <w:rsid w:val="002B7FFE"/>
    <w:rsid w:val="002C03BA"/>
    <w:rsid w:val="002C1597"/>
    <w:rsid w:val="002C1B68"/>
    <w:rsid w:val="002C1CA4"/>
    <w:rsid w:val="002C1F65"/>
    <w:rsid w:val="002C232F"/>
    <w:rsid w:val="002C236E"/>
    <w:rsid w:val="002C27A7"/>
    <w:rsid w:val="002C28D8"/>
    <w:rsid w:val="002C293D"/>
    <w:rsid w:val="002C2B0C"/>
    <w:rsid w:val="002C2EC4"/>
    <w:rsid w:val="002C3A32"/>
    <w:rsid w:val="002C4095"/>
    <w:rsid w:val="002C42CA"/>
    <w:rsid w:val="002C4368"/>
    <w:rsid w:val="002C4BBC"/>
    <w:rsid w:val="002C509D"/>
    <w:rsid w:val="002C57DF"/>
    <w:rsid w:val="002C5987"/>
    <w:rsid w:val="002C5AAA"/>
    <w:rsid w:val="002C6712"/>
    <w:rsid w:val="002C6B00"/>
    <w:rsid w:val="002C6B64"/>
    <w:rsid w:val="002C6C5B"/>
    <w:rsid w:val="002C6CBE"/>
    <w:rsid w:val="002C6FC5"/>
    <w:rsid w:val="002C724B"/>
    <w:rsid w:val="002C73BE"/>
    <w:rsid w:val="002C740B"/>
    <w:rsid w:val="002C7651"/>
    <w:rsid w:val="002C7931"/>
    <w:rsid w:val="002C7933"/>
    <w:rsid w:val="002C7E8A"/>
    <w:rsid w:val="002D004F"/>
    <w:rsid w:val="002D06DF"/>
    <w:rsid w:val="002D09BE"/>
    <w:rsid w:val="002D0E08"/>
    <w:rsid w:val="002D14E9"/>
    <w:rsid w:val="002D1742"/>
    <w:rsid w:val="002D21C0"/>
    <w:rsid w:val="002D326C"/>
    <w:rsid w:val="002D33A8"/>
    <w:rsid w:val="002D3CD8"/>
    <w:rsid w:val="002D4316"/>
    <w:rsid w:val="002D4413"/>
    <w:rsid w:val="002D498E"/>
    <w:rsid w:val="002D4E35"/>
    <w:rsid w:val="002D56C4"/>
    <w:rsid w:val="002D587B"/>
    <w:rsid w:val="002D654A"/>
    <w:rsid w:val="002D6570"/>
    <w:rsid w:val="002D68D5"/>
    <w:rsid w:val="002D6981"/>
    <w:rsid w:val="002D709D"/>
    <w:rsid w:val="002D79EB"/>
    <w:rsid w:val="002E0537"/>
    <w:rsid w:val="002E0CDC"/>
    <w:rsid w:val="002E1197"/>
    <w:rsid w:val="002E1232"/>
    <w:rsid w:val="002E1590"/>
    <w:rsid w:val="002E17E4"/>
    <w:rsid w:val="002E1AC0"/>
    <w:rsid w:val="002E2151"/>
    <w:rsid w:val="002E3017"/>
    <w:rsid w:val="002E3345"/>
    <w:rsid w:val="002E3B24"/>
    <w:rsid w:val="002E3EE3"/>
    <w:rsid w:val="002E5154"/>
    <w:rsid w:val="002E5292"/>
    <w:rsid w:val="002E5867"/>
    <w:rsid w:val="002E5BFD"/>
    <w:rsid w:val="002E5C1E"/>
    <w:rsid w:val="002E5FD1"/>
    <w:rsid w:val="002E66CD"/>
    <w:rsid w:val="002E69E5"/>
    <w:rsid w:val="002E70DE"/>
    <w:rsid w:val="002E72B3"/>
    <w:rsid w:val="002E75F4"/>
    <w:rsid w:val="002F0052"/>
    <w:rsid w:val="002F0B84"/>
    <w:rsid w:val="002F0FB8"/>
    <w:rsid w:val="002F142F"/>
    <w:rsid w:val="002F1784"/>
    <w:rsid w:val="002F2159"/>
    <w:rsid w:val="002F224D"/>
    <w:rsid w:val="002F2407"/>
    <w:rsid w:val="002F2417"/>
    <w:rsid w:val="002F2B52"/>
    <w:rsid w:val="002F34E5"/>
    <w:rsid w:val="002F3C67"/>
    <w:rsid w:val="002F48A1"/>
    <w:rsid w:val="002F4A87"/>
    <w:rsid w:val="002F503F"/>
    <w:rsid w:val="002F58A2"/>
    <w:rsid w:val="002F59EE"/>
    <w:rsid w:val="002F5A0F"/>
    <w:rsid w:val="002F635B"/>
    <w:rsid w:val="002F66C0"/>
    <w:rsid w:val="002F73DA"/>
    <w:rsid w:val="002F77A2"/>
    <w:rsid w:val="002F783E"/>
    <w:rsid w:val="002F7AF2"/>
    <w:rsid w:val="002F7F47"/>
    <w:rsid w:val="003001B0"/>
    <w:rsid w:val="0030025D"/>
    <w:rsid w:val="00300673"/>
    <w:rsid w:val="00300701"/>
    <w:rsid w:val="003008A8"/>
    <w:rsid w:val="00300B60"/>
    <w:rsid w:val="00301112"/>
    <w:rsid w:val="0030195F"/>
    <w:rsid w:val="0030196E"/>
    <w:rsid w:val="00301BD3"/>
    <w:rsid w:val="003024CE"/>
    <w:rsid w:val="0030288C"/>
    <w:rsid w:val="00302C79"/>
    <w:rsid w:val="00302DB5"/>
    <w:rsid w:val="00302FFC"/>
    <w:rsid w:val="003031B4"/>
    <w:rsid w:val="00303367"/>
    <w:rsid w:val="00303D12"/>
    <w:rsid w:val="003040AB"/>
    <w:rsid w:val="0030418A"/>
    <w:rsid w:val="00305CED"/>
    <w:rsid w:val="00305E68"/>
    <w:rsid w:val="003060C8"/>
    <w:rsid w:val="00306682"/>
    <w:rsid w:val="00306D97"/>
    <w:rsid w:val="00307287"/>
    <w:rsid w:val="00307AC9"/>
    <w:rsid w:val="00311092"/>
    <w:rsid w:val="003116C0"/>
    <w:rsid w:val="003120B6"/>
    <w:rsid w:val="00312B12"/>
    <w:rsid w:val="003133F7"/>
    <w:rsid w:val="00313521"/>
    <w:rsid w:val="003142B7"/>
    <w:rsid w:val="003144D2"/>
    <w:rsid w:val="003148C6"/>
    <w:rsid w:val="003148CB"/>
    <w:rsid w:val="00314A29"/>
    <w:rsid w:val="00314D4E"/>
    <w:rsid w:val="003154B3"/>
    <w:rsid w:val="00315728"/>
    <w:rsid w:val="00315A92"/>
    <w:rsid w:val="00316420"/>
    <w:rsid w:val="00316901"/>
    <w:rsid w:val="00316F1F"/>
    <w:rsid w:val="00317583"/>
    <w:rsid w:val="00317776"/>
    <w:rsid w:val="00317A6A"/>
    <w:rsid w:val="00317E1A"/>
    <w:rsid w:val="003202CE"/>
    <w:rsid w:val="00320685"/>
    <w:rsid w:val="003207A5"/>
    <w:rsid w:val="00320BF2"/>
    <w:rsid w:val="00320E42"/>
    <w:rsid w:val="00320FBF"/>
    <w:rsid w:val="00321343"/>
    <w:rsid w:val="003222E3"/>
    <w:rsid w:val="00322873"/>
    <w:rsid w:val="00322B4A"/>
    <w:rsid w:val="00322E1F"/>
    <w:rsid w:val="00322F05"/>
    <w:rsid w:val="00322F2E"/>
    <w:rsid w:val="00322FE5"/>
    <w:rsid w:val="0032366D"/>
    <w:rsid w:val="0032372A"/>
    <w:rsid w:val="003239DD"/>
    <w:rsid w:val="00323AE3"/>
    <w:rsid w:val="00324E27"/>
    <w:rsid w:val="00325B19"/>
    <w:rsid w:val="0032646E"/>
    <w:rsid w:val="00326F1F"/>
    <w:rsid w:val="0032713D"/>
    <w:rsid w:val="00327365"/>
    <w:rsid w:val="00327387"/>
    <w:rsid w:val="003276A5"/>
    <w:rsid w:val="00330140"/>
    <w:rsid w:val="003304D8"/>
    <w:rsid w:val="00330992"/>
    <w:rsid w:val="00330A58"/>
    <w:rsid w:val="00330AB1"/>
    <w:rsid w:val="00330C25"/>
    <w:rsid w:val="0033127C"/>
    <w:rsid w:val="0033178D"/>
    <w:rsid w:val="00331EB5"/>
    <w:rsid w:val="003323B1"/>
    <w:rsid w:val="003328B9"/>
    <w:rsid w:val="00333CED"/>
    <w:rsid w:val="00334DBE"/>
    <w:rsid w:val="00335166"/>
    <w:rsid w:val="0033537C"/>
    <w:rsid w:val="003364C7"/>
    <w:rsid w:val="003367D4"/>
    <w:rsid w:val="00336908"/>
    <w:rsid w:val="00336B36"/>
    <w:rsid w:val="00336E7C"/>
    <w:rsid w:val="003370EE"/>
    <w:rsid w:val="00337CA9"/>
    <w:rsid w:val="00340407"/>
    <w:rsid w:val="003406DF"/>
    <w:rsid w:val="00340DB6"/>
    <w:rsid w:val="003411FE"/>
    <w:rsid w:val="00341496"/>
    <w:rsid w:val="00341960"/>
    <w:rsid w:val="00342369"/>
    <w:rsid w:val="003423ED"/>
    <w:rsid w:val="00342A79"/>
    <w:rsid w:val="00342D86"/>
    <w:rsid w:val="00342DD0"/>
    <w:rsid w:val="00342E6B"/>
    <w:rsid w:val="00343EC2"/>
    <w:rsid w:val="003443A7"/>
    <w:rsid w:val="003453E3"/>
    <w:rsid w:val="003456CD"/>
    <w:rsid w:val="00345B41"/>
    <w:rsid w:val="0034697A"/>
    <w:rsid w:val="0034705A"/>
    <w:rsid w:val="0034719E"/>
    <w:rsid w:val="0034748D"/>
    <w:rsid w:val="00347585"/>
    <w:rsid w:val="003503A4"/>
    <w:rsid w:val="00350405"/>
    <w:rsid w:val="0035051E"/>
    <w:rsid w:val="00350B82"/>
    <w:rsid w:val="00350E2D"/>
    <w:rsid w:val="003511A0"/>
    <w:rsid w:val="00351599"/>
    <w:rsid w:val="00351888"/>
    <w:rsid w:val="00351A93"/>
    <w:rsid w:val="003520FF"/>
    <w:rsid w:val="0035217B"/>
    <w:rsid w:val="00352A39"/>
    <w:rsid w:val="00352D1E"/>
    <w:rsid w:val="003530F2"/>
    <w:rsid w:val="00353851"/>
    <w:rsid w:val="00353B48"/>
    <w:rsid w:val="0035411B"/>
    <w:rsid w:val="00354514"/>
    <w:rsid w:val="00354B5C"/>
    <w:rsid w:val="00354C01"/>
    <w:rsid w:val="00354ECB"/>
    <w:rsid w:val="003556A1"/>
    <w:rsid w:val="00355D10"/>
    <w:rsid w:val="00355D64"/>
    <w:rsid w:val="0035616C"/>
    <w:rsid w:val="0035634F"/>
    <w:rsid w:val="00356378"/>
    <w:rsid w:val="00356655"/>
    <w:rsid w:val="003571B6"/>
    <w:rsid w:val="0035720A"/>
    <w:rsid w:val="00360137"/>
    <w:rsid w:val="00360A02"/>
    <w:rsid w:val="00360E49"/>
    <w:rsid w:val="0036108D"/>
    <w:rsid w:val="0036131D"/>
    <w:rsid w:val="00361BBD"/>
    <w:rsid w:val="003627B0"/>
    <w:rsid w:val="00362864"/>
    <w:rsid w:val="00363894"/>
    <w:rsid w:val="00363B01"/>
    <w:rsid w:val="00363B10"/>
    <w:rsid w:val="0036407E"/>
    <w:rsid w:val="003641DD"/>
    <w:rsid w:val="00364336"/>
    <w:rsid w:val="0036439F"/>
    <w:rsid w:val="00365847"/>
    <w:rsid w:val="00365B8E"/>
    <w:rsid w:val="00365D82"/>
    <w:rsid w:val="003660F7"/>
    <w:rsid w:val="00366BC2"/>
    <w:rsid w:val="00366F75"/>
    <w:rsid w:val="00367649"/>
    <w:rsid w:val="003676DB"/>
    <w:rsid w:val="0037015B"/>
    <w:rsid w:val="00370198"/>
    <w:rsid w:val="003702C8"/>
    <w:rsid w:val="00370A62"/>
    <w:rsid w:val="00370FC1"/>
    <w:rsid w:val="003711A5"/>
    <w:rsid w:val="003718AA"/>
    <w:rsid w:val="003719B7"/>
    <w:rsid w:val="00372A33"/>
    <w:rsid w:val="00372CFF"/>
    <w:rsid w:val="00372D32"/>
    <w:rsid w:val="0037384C"/>
    <w:rsid w:val="00374583"/>
    <w:rsid w:val="0037462E"/>
    <w:rsid w:val="003747D2"/>
    <w:rsid w:val="0037491E"/>
    <w:rsid w:val="00375322"/>
    <w:rsid w:val="00375492"/>
    <w:rsid w:val="00376352"/>
    <w:rsid w:val="003763F5"/>
    <w:rsid w:val="00376DCD"/>
    <w:rsid w:val="00377436"/>
    <w:rsid w:val="0037744F"/>
    <w:rsid w:val="00377A8F"/>
    <w:rsid w:val="00380308"/>
    <w:rsid w:val="0038040F"/>
    <w:rsid w:val="00380821"/>
    <w:rsid w:val="003819B4"/>
    <w:rsid w:val="0038214B"/>
    <w:rsid w:val="0038216D"/>
    <w:rsid w:val="00382C96"/>
    <w:rsid w:val="003833B0"/>
    <w:rsid w:val="0038363A"/>
    <w:rsid w:val="003836D3"/>
    <w:rsid w:val="003837B4"/>
    <w:rsid w:val="00384210"/>
    <w:rsid w:val="00384220"/>
    <w:rsid w:val="00384B80"/>
    <w:rsid w:val="00384BE0"/>
    <w:rsid w:val="00384C0A"/>
    <w:rsid w:val="00385879"/>
    <w:rsid w:val="00385A06"/>
    <w:rsid w:val="003867CD"/>
    <w:rsid w:val="00386B65"/>
    <w:rsid w:val="00386B99"/>
    <w:rsid w:val="003871B3"/>
    <w:rsid w:val="003905F0"/>
    <w:rsid w:val="00390E0C"/>
    <w:rsid w:val="00391A5D"/>
    <w:rsid w:val="00391DBC"/>
    <w:rsid w:val="00392021"/>
    <w:rsid w:val="003924E1"/>
    <w:rsid w:val="00392C40"/>
    <w:rsid w:val="00392D34"/>
    <w:rsid w:val="00392DC7"/>
    <w:rsid w:val="0039311A"/>
    <w:rsid w:val="00393259"/>
    <w:rsid w:val="003938F1"/>
    <w:rsid w:val="00394893"/>
    <w:rsid w:val="00395774"/>
    <w:rsid w:val="00395A75"/>
    <w:rsid w:val="00395D2E"/>
    <w:rsid w:val="00395F92"/>
    <w:rsid w:val="00396BE2"/>
    <w:rsid w:val="00396DD9"/>
    <w:rsid w:val="00396E37"/>
    <w:rsid w:val="003973FD"/>
    <w:rsid w:val="0039759D"/>
    <w:rsid w:val="00397EAA"/>
    <w:rsid w:val="003A0CBA"/>
    <w:rsid w:val="003A12F7"/>
    <w:rsid w:val="003A15F4"/>
    <w:rsid w:val="003A25F6"/>
    <w:rsid w:val="003A348C"/>
    <w:rsid w:val="003A353B"/>
    <w:rsid w:val="003A3BD0"/>
    <w:rsid w:val="003A3ED9"/>
    <w:rsid w:val="003A5130"/>
    <w:rsid w:val="003A52A6"/>
    <w:rsid w:val="003A58C9"/>
    <w:rsid w:val="003A5D0C"/>
    <w:rsid w:val="003A6426"/>
    <w:rsid w:val="003A7090"/>
    <w:rsid w:val="003A7342"/>
    <w:rsid w:val="003A75AF"/>
    <w:rsid w:val="003A7C7A"/>
    <w:rsid w:val="003B06F1"/>
    <w:rsid w:val="003B0AB5"/>
    <w:rsid w:val="003B0F82"/>
    <w:rsid w:val="003B13BD"/>
    <w:rsid w:val="003B1478"/>
    <w:rsid w:val="003B199B"/>
    <w:rsid w:val="003B1CCB"/>
    <w:rsid w:val="003B215D"/>
    <w:rsid w:val="003B30DE"/>
    <w:rsid w:val="003B33DB"/>
    <w:rsid w:val="003B37BB"/>
    <w:rsid w:val="003B4610"/>
    <w:rsid w:val="003B485A"/>
    <w:rsid w:val="003B4B65"/>
    <w:rsid w:val="003B4F7C"/>
    <w:rsid w:val="003B599E"/>
    <w:rsid w:val="003B59FF"/>
    <w:rsid w:val="003B5CFA"/>
    <w:rsid w:val="003B5E07"/>
    <w:rsid w:val="003B665B"/>
    <w:rsid w:val="003B689E"/>
    <w:rsid w:val="003B694E"/>
    <w:rsid w:val="003B7251"/>
    <w:rsid w:val="003B7600"/>
    <w:rsid w:val="003B782A"/>
    <w:rsid w:val="003B78CE"/>
    <w:rsid w:val="003B7D98"/>
    <w:rsid w:val="003C0AF2"/>
    <w:rsid w:val="003C14FC"/>
    <w:rsid w:val="003C1891"/>
    <w:rsid w:val="003C1B15"/>
    <w:rsid w:val="003C1BDD"/>
    <w:rsid w:val="003C1CDA"/>
    <w:rsid w:val="003C2022"/>
    <w:rsid w:val="003C2211"/>
    <w:rsid w:val="003C2A5E"/>
    <w:rsid w:val="003C2A93"/>
    <w:rsid w:val="003C2EFF"/>
    <w:rsid w:val="003C32C6"/>
    <w:rsid w:val="003C3B64"/>
    <w:rsid w:val="003C4160"/>
    <w:rsid w:val="003C4A14"/>
    <w:rsid w:val="003C514C"/>
    <w:rsid w:val="003C5799"/>
    <w:rsid w:val="003C59C5"/>
    <w:rsid w:val="003C5C13"/>
    <w:rsid w:val="003C5CA5"/>
    <w:rsid w:val="003C5CDB"/>
    <w:rsid w:val="003C5FD5"/>
    <w:rsid w:val="003C6011"/>
    <w:rsid w:val="003C63C3"/>
    <w:rsid w:val="003C64E6"/>
    <w:rsid w:val="003C6598"/>
    <w:rsid w:val="003C671E"/>
    <w:rsid w:val="003C6F3C"/>
    <w:rsid w:val="003C70B8"/>
    <w:rsid w:val="003C70DE"/>
    <w:rsid w:val="003C7D6A"/>
    <w:rsid w:val="003C7F82"/>
    <w:rsid w:val="003D02AE"/>
    <w:rsid w:val="003D0C97"/>
    <w:rsid w:val="003D0D14"/>
    <w:rsid w:val="003D0ED0"/>
    <w:rsid w:val="003D1269"/>
    <w:rsid w:val="003D153D"/>
    <w:rsid w:val="003D15E8"/>
    <w:rsid w:val="003D1B96"/>
    <w:rsid w:val="003D25A5"/>
    <w:rsid w:val="003D26BF"/>
    <w:rsid w:val="003D283E"/>
    <w:rsid w:val="003D2FB0"/>
    <w:rsid w:val="003D3090"/>
    <w:rsid w:val="003D34E0"/>
    <w:rsid w:val="003D34E4"/>
    <w:rsid w:val="003D3A0F"/>
    <w:rsid w:val="003D3B9E"/>
    <w:rsid w:val="003D4261"/>
    <w:rsid w:val="003D4594"/>
    <w:rsid w:val="003D45B2"/>
    <w:rsid w:val="003D4EED"/>
    <w:rsid w:val="003D50D5"/>
    <w:rsid w:val="003D56DD"/>
    <w:rsid w:val="003D5AE1"/>
    <w:rsid w:val="003D5CF0"/>
    <w:rsid w:val="003D5E8E"/>
    <w:rsid w:val="003D6480"/>
    <w:rsid w:val="003D6B1F"/>
    <w:rsid w:val="003D77A9"/>
    <w:rsid w:val="003E011A"/>
    <w:rsid w:val="003E0641"/>
    <w:rsid w:val="003E0A08"/>
    <w:rsid w:val="003E13D5"/>
    <w:rsid w:val="003E13DA"/>
    <w:rsid w:val="003E159E"/>
    <w:rsid w:val="003E185C"/>
    <w:rsid w:val="003E1A75"/>
    <w:rsid w:val="003E1A79"/>
    <w:rsid w:val="003E26B8"/>
    <w:rsid w:val="003E2C6A"/>
    <w:rsid w:val="003E3072"/>
    <w:rsid w:val="003E351B"/>
    <w:rsid w:val="003E3787"/>
    <w:rsid w:val="003E46E8"/>
    <w:rsid w:val="003E49E0"/>
    <w:rsid w:val="003E4AC5"/>
    <w:rsid w:val="003E4CBC"/>
    <w:rsid w:val="003E5181"/>
    <w:rsid w:val="003E5461"/>
    <w:rsid w:val="003E5CDD"/>
    <w:rsid w:val="003E5D84"/>
    <w:rsid w:val="003E5F03"/>
    <w:rsid w:val="003E5FCD"/>
    <w:rsid w:val="003E6DB9"/>
    <w:rsid w:val="003E7259"/>
    <w:rsid w:val="003E7311"/>
    <w:rsid w:val="003E744E"/>
    <w:rsid w:val="003E764B"/>
    <w:rsid w:val="003E7B62"/>
    <w:rsid w:val="003F09FE"/>
    <w:rsid w:val="003F0F65"/>
    <w:rsid w:val="003F0FC1"/>
    <w:rsid w:val="003F1747"/>
    <w:rsid w:val="003F1A12"/>
    <w:rsid w:val="003F1C5F"/>
    <w:rsid w:val="003F1F22"/>
    <w:rsid w:val="003F2943"/>
    <w:rsid w:val="003F299D"/>
    <w:rsid w:val="003F3F52"/>
    <w:rsid w:val="003F48A3"/>
    <w:rsid w:val="003F4B12"/>
    <w:rsid w:val="003F5EBE"/>
    <w:rsid w:val="003F6234"/>
    <w:rsid w:val="003F71E4"/>
    <w:rsid w:val="003F74D7"/>
    <w:rsid w:val="003F74E9"/>
    <w:rsid w:val="003F77E3"/>
    <w:rsid w:val="003F788D"/>
    <w:rsid w:val="003F7948"/>
    <w:rsid w:val="003F799F"/>
    <w:rsid w:val="003F79C1"/>
    <w:rsid w:val="004001CE"/>
    <w:rsid w:val="00400820"/>
    <w:rsid w:val="00401203"/>
    <w:rsid w:val="00401663"/>
    <w:rsid w:val="0040182D"/>
    <w:rsid w:val="00401C88"/>
    <w:rsid w:val="00401CC5"/>
    <w:rsid w:val="00401DB0"/>
    <w:rsid w:val="00403034"/>
    <w:rsid w:val="00403B09"/>
    <w:rsid w:val="00404233"/>
    <w:rsid w:val="00404CDE"/>
    <w:rsid w:val="0040582B"/>
    <w:rsid w:val="00405958"/>
    <w:rsid w:val="00405B65"/>
    <w:rsid w:val="00405C2B"/>
    <w:rsid w:val="00405CB9"/>
    <w:rsid w:val="00405F7B"/>
    <w:rsid w:val="00405F7D"/>
    <w:rsid w:val="0040684B"/>
    <w:rsid w:val="00406C6A"/>
    <w:rsid w:val="00406EFB"/>
    <w:rsid w:val="00407055"/>
    <w:rsid w:val="0041052A"/>
    <w:rsid w:val="00410630"/>
    <w:rsid w:val="004115BC"/>
    <w:rsid w:val="004115F6"/>
    <w:rsid w:val="00411933"/>
    <w:rsid w:val="00411E64"/>
    <w:rsid w:val="00412F3A"/>
    <w:rsid w:val="004140C1"/>
    <w:rsid w:val="004151F0"/>
    <w:rsid w:val="00416852"/>
    <w:rsid w:val="00417518"/>
    <w:rsid w:val="00417EB5"/>
    <w:rsid w:val="00420077"/>
    <w:rsid w:val="00420268"/>
    <w:rsid w:val="00420531"/>
    <w:rsid w:val="00420856"/>
    <w:rsid w:val="00420B8D"/>
    <w:rsid w:val="00420C95"/>
    <w:rsid w:val="00421230"/>
    <w:rsid w:val="00422417"/>
    <w:rsid w:val="0042373C"/>
    <w:rsid w:val="004239B7"/>
    <w:rsid w:val="00423C09"/>
    <w:rsid w:val="0042519B"/>
    <w:rsid w:val="004254D9"/>
    <w:rsid w:val="004254EC"/>
    <w:rsid w:val="00425D71"/>
    <w:rsid w:val="00426531"/>
    <w:rsid w:val="0042674E"/>
    <w:rsid w:val="004267CB"/>
    <w:rsid w:val="00426E04"/>
    <w:rsid w:val="00427BE7"/>
    <w:rsid w:val="004306C5"/>
    <w:rsid w:val="0043090B"/>
    <w:rsid w:val="00431861"/>
    <w:rsid w:val="00431E60"/>
    <w:rsid w:val="00431F01"/>
    <w:rsid w:val="004324BA"/>
    <w:rsid w:val="00432EEB"/>
    <w:rsid w:val="00432F66"/>
    <w:rsid w:val="00433C43"/>
    <w:rsid w:val="00434A4F"/>
    <w:rsid w:val="00434EBE"/>
    <w:rsid w:val="004352C8"/>
    <w:rsid w:val="00435598"/>
    <w:rsid w:val="00435DBC"/>
    <w:rsid w:val="00436AAE"/>
    <w:rsid w:val="00436B65"/>
    <w:rsid w:val="004370C0"/>
    <w:rsid w:val="004375D0"/>
    <w:rsid w:val="00437A6D"/>
    <w:rsid w:val="00437C04"/>
    <w:rsid w:val="0044016A"/>
    <w:rsid w:val="00440171"/>
    <w:rsid w:val="0044017B"/>
    <w:rsid w:val="00440492"/>
    <w:rsid w:val="00441E12"/>
    <w:rsid w:val="0044222F"/>
    <w:rsid w:val="004426C6"/>
    <w:rsid w:val="004428AB"/>
    <w:rsid w:val="00443288"/>
    <w:rsid w:val="004433CD"/>
    <w:rsid w:val="0044383C"/>
    <w:rsid w:val="00443D94"/>
    <w:rsid w:val="00443F68"/>
    <w:rsid w:val="004440E1"/>
    <w:rsid w:val="00444416"/>
    <w:rsid w:val="00444427"/>
    <w:rsid w:val="00444CE5"/>
    <w:rsid w:val="004452C1"/>
    <w:rsid w:val="00445A98"/>
    <w:rsid w:val="00445C74"/>
    <w:rsid w:val="00445E59"/>
    <w:rsid w:val="00446012"/>
    <w:rsid w:val="004460CB"/>
    <w:rsid w:val="00446491"/>
    <w:rsid w:val="004466DF"/>
    <w:rsid w:val="00446D89"/>
    <w:rsid w:val="004470A4"/>
    <w:rsid w:val="00447897"/>
    <w:rsid w:val="004505EF"/>
    <w:rsid w:val="004507E4"/>
    <w:rsid w:val="00450D9E"/>
    <w:rsid w:val="004510E2"/>
    <w:rsid w:val="00451A60"/>
    <w:rsid w:val="00451C28"/>
    <w:rsid w:val="00451C73"/>
    <w:rsid w:val="00451D9D"/>
    <w:rsid w:val="004525BA"/>
    <w:rsid w:val="004525CC"/>
    <w:rsid w:val="00452695"/>
    <w:rsid w:val="00452798"/>
    <w:rsid w:val="004527F0"/>
    <w:rsid w:val="00452DDA"/>
    <w:rsid w:val="00452E0C"/>
    <w:rsid w:val="00452F12"/>
    <w:rsid w:val="004532E1"/>
    <w:rsid w:val="00453404"/>
    <w:rsid w:val="00453429"/>
    <w:rsid w:val="0045358D"/>
    <w:rsid w:val="004538B9"/>
    <w:rsid w:val="00453E44"/>
    <w:rsid w:val="0045458D"/>
    <w:rsid w:val="00454B94"/>
    <w:rsid w:val="00454E74"/>
    <w:rsid w:val="00454E8F"/>
    <w:rsid w:val="004553B8"/>
    <w:rsid w:val="00455536"/>
    <w:rsid w:val="004559E2"/>
    <w:rsid w:val="00456464"/>
    <w:rsid w:val="00456840"/>
    <w:rsid w:val="00456B41"/>
    <w:rsid w:val="00457092"/>
    <w:rsid w:val="00457DEB"/>
    <w:rsid w:val="004603CA"/>
    <w:rsid w:val="00461463"/>
    <w:rsid w:val="0046158F"/>
    <w:rsid w:val="00461AFF"/>
    <w:rsid w:val="00461E71"/>
    <w:rsid w:val="00462E11"/>
    <w:rsid w:val="00463357"/>
    <w:rsid w:val="004634A9"/>
    <w:rsid w:val="00463889"/>
    <w:rsid w:val="004638F8"/>
    <w:rsid w:val="00463993"/>
    <w:rsid w:val="00463FBE"/>
    <w:rsid w:val="004642C5"/>
    <w:rsid w:val="00464D3C"/>
    <w:rsid w:val="00465923"/>
    <w:rsid w:val="0046608B"/>
    <w:rsid w:val="00466384"/>
    <w:rsid w:val="004667F6"/>
    <w:rsid w:val="004669DD"/>
    <w:rsid w:val="00466FCC"/>
    <w:rsid w:val="00467CE8"/>
    <w:rsid w:val="00467DBA"/>
    <w:rsid w:val="00467DC2"/>
    <w:rsid w:val="004710A2"/>
    <w:rsid w:val="004712A3"/>
    <w:rsid w:val="0047140E"/>
    <w:rsid w:val="00471A47"/>
    <w:rsid w:val="00471F07"/>
    <w:rsid w:val="0047257E"/>
    <w:rsid w:val="00473228"/>
    <w:rsid w:val="00473406"/>
    <w:rsid w:val="00473429"/>
    <w:rsid w:val="0047342F"/>
    <w:rsid w:val="00473C43"/>
    <w:rsid w:val="00473C72"/>
    <w:rsid w:val="00473E73"/>
    <w:rsid w:val="00473F90"/>
    <w:rsid w:val="00474816"/>
    <w:rsid w:val="004749AA"/>
    <w:rsid w:val="00474CEF"/>
    <w:rsid w:val="00475805"/>
    <w:rsid w:val="004761E2"/>
    <w:rsid w:val="00476633"/>
    <w:rsid w:val="00476936"/>
    <w:rsid w:val="00476F95"/>
    <w:rsid w:val="0047701F"/>
    <w:rsid w:val="00477391"/>
    <w:rsid w:val="0047786D"/>
    <w:rsid w:val="00481253"/>
    <w:rsid w:val="00481807"/>
    <w:rsid w:val="00482071"/>
    <w:rsid w:val="00482F83"/>
    <w:rsid w:val="00483740"/>
    <w:rsid w:val="00483D3A"/>
    <w:rsid w:val="00483E44"/>
    <w:rsid w:val="00483ECF"/>
    <w:rsid w:val="004841E7"/>
    <w:rsid w:val="0048458E"/>
    <w:rsid w:val="0048473B"/>
    <w:rsid w:val="00484B2B"/>
    <w:rsid w:val="0048603F"/>
    <w:rsid w:val="00486576"/>
    <w:rsid w:val="00486BAB"/>
    <w:rsid w:val="00486BD8"/>
    <w:rsid w:val="00487045"/>
    <w:rsid w:val="0048724F"/>
    <w:rsid w:val="004878F6"/>
    <w:rsid w:val="00487A3B"/>
    <w:rsid w:val="00487B48"/>
    <w:rsid w:val="00490399"/>
    <w:rsid w:val="0049059C"/>
    <w:rsid w:val="00491D2F"/>
    <w:rsid w:val="0049222F"/>
    <w:rsid w:val="0049286F"/>
    <w:rsid w:val="00492F5A"/>
    <w:rsid w:val="0049319F"/>
    <w:rsid w:val="00493546"/>
    <w:rsid w:val="004935BA"/>
    <w:rsid w:val="00493ADD"/>
    <w:rsid w:val="0049417C"/>
    <w:rsid w:val="00494932"/>
    <w:rsid w:val="00494B9C"/>
    <w:rsid w:val="00494F93"/>
    <w:rsid w:val="004954D9"/>
    <w:rsid w:val="0049603E"/>
    <w:rsid w:val="00496145"/>
    <w:rsid w:val="004963C6"/>
    <w:rsid w:val="00496B48"/>
    <w:rsid w:val="00497994"/>
    <w:rsid w:val="00497A15"/>
    <w:rsid w:val="004A0052"/>
    <w:rsid w:val="004A050C"/>
    <w:rsid w:val="004A10D4"/>
    <w:rsid w:val="004A13AD"/>
    <w:rsid w:val="004A1473"/>
    <w:rsid w:val="004A1599"/>
    <w:rsid w:val="004A1A0E"/>
    <w:rsid w:val="004A1CB7"/>
    <w:rsid w:val="004A266A"/>
    <w:rsid w:val="004A26B6"/>
    <w:rsid w:val="004A29B1"/>
    <w:rsid w:val="004A2F6B"/>
    <w:rsid w:val="004A345B"/>
    <w:rsid w:val="004A3CBF"/>
    <w:rsid w:val="004A3CD8"/>
    <w:rsid w:val="004A3F90"/>
    <w:rsid w:val="004A42C5"/>
    <w:rsid w:val="004A4F9F"/>
    <w:rsid w:val="004A5279"/>
    <w:rsid w:val="004A5560"/>
    <w:rsid w:val="004A5CF0"/>
    <w:rsid w:val="004A6427"/>
    <w:rsid w:val="004A6892"/>
    <w:rsid w:val="004A6A41"/>
    <w:rsid w:val="004A6F8E"/>
    <w:rsid w:val="004A79DF"/>
    <w:rsid w:val="004B03D7"/>
    <w:rsid w:val="004B04BC"/>
    <w:rsid w:val="004B09ED"/>
    <w:rsid w:val="004B0D13"/>
    <w:rsid w:val="004B0EEA"/>
    <w:rsid w:val="004B15F9"/>
    <w:rsid w:val="004B1A98"/>
    <w:rsid w:val="004B1B82"/>
    <w:rsid w:val="004B1BC2"/>
    <w:rsid w:val="004B1F34"/>
    <w:rsid w:val="004B22C0"/>
    <w:rsid w:val="004B2483"/>
    <w:rsid w:val="004B249A"/>
    <w:rsid w:val="004B294E"/>
    <w:rsid w:val="004B2DCE"/>
    <w:rsid w:val="004B361D"/>
    <w:rsid w:val="004B364D"/>
    <w:rsid w:val="004B37F5"/>
    <w:rsid w:val="004B3E65"/>
    <w:rsid w:val="004B41F6"/>
    <w:rsid w:val="004B47F4"/>
    <w:rsid w:val="004B57E6"/>
    <w:rsid w:val="004B65C8"/>
    <w:rsid w:val="004B6979"/>
    <w:rsid w:val="004B6EEB"/>
    <w:rsid w:val="004B7417"/>
    <w:rsid w:val="004B74CC"/>
    <w:rsid w:val="004B759D"/>
    <w:rsid w:val="004B7B31"/>
    <w:rsid w:val="004B7BF0"/>
    <w:rsid w:val="004B7E34"/>
    <w:rsid w:val="004C002A"/>
    <w:rsid w:val="004C1367"/>
    <w:rsid w:val="004C1BEB"/>
    <w:rsid w:val="004C1FC0"/>
    <w:rsid w:val="004C20EF"/>
    <w:rsid w:val="004C223B"/>
    <w:rsid w:val="004C2438"/>
    <w:rsid w:val="004C2CC4"/>
    <w:rsid w:val="004C33AA"/>
    <w:rsid w:val="004C3490"/>
    <w:rsid w:val="004C384F"/>
    <w:rsid w:val="004C3C8B"/>
    <w:rsid w:val="004C3EE3"/>
    <w:rsid w:val="004C40DC"/>
    <w:rsid w:val="004C47EC"/>
    <w:rsid w:val="004C49AF"/>
    <w:rsid w:val="004C4EB5"/>
    <w:rsid w:val="004C552B"/>
    <w:rsid w:val="004C5AF5"/>
    <w:rsid w:val="004C5BD0"/>
    <w:rsid w:val="004C63C0"/>
    <w:rsid w:val="004C6557"/>
    <w:rsid w:val="004C7352"/>
    <w:rsid w:val="004C764E"/>
    <w:rsid w:val="004C7D7C"/>
    <w:rsid w:val="004D00B6"/>
    <w:rsid w:val="004D05B1"/>
    <w:rsid w:val="004D1C20"/>
    <w:rsid w:val="004D2201"/>
    <w:rsid w:val="004D226A"/>
    <w:rsid w:val="004D22D5"/>
    <w:rsid w:val="004D2442"/>
    <w:rsid w:val="004D266D"/>
    <w:rsid w:val="004D3068"/>
    <w:rsid w:val="004D33D5"/>
    <w:rsid w:val="004D37C9"/>
    <w:rsid w:val="004D3A3C"/>
    <w:rsid w:val="004D3CC8"/>
    <w:rsid w:val="004D3F08"/>
    <w:rsid w:val="004D46B3"/>
    <w:rsid w:val="004D48CC"/>
    <w:rsid w:val="004D516D"/>
    <w:rsid w:val="004D5342"/>
    <w:rsid w:val="004D546C"/>
    <w:rsid w:val="004D6466"/>
    <w:rsid w:val="004D67CC"/>
    <w:rsid w:val="004D7AE6"/>
    <w:rsid w:val="004D7B6C"/>
    <w:rsid w:val="004D7CA9"/>
    <w:rsid w:val="004E019F"/>
    <w:rsid w:val="004E02D9"/>
    <w:rsid w:val="004E0B29"/>
    <w:rsid w:val="004E10D7"/>
    <w:rsid w:val="004E25AB"/>
    <w:rsid w:val="004E275D"/>
    <w:rsid w:val="004E2F7C"/>
    <w:rsid w:val="004E30ED"/>
    <w:rsid w:val="004E3325"/>
    <w:rsid w:val="004E33F9"/>
    <w:rsid w:val="004E3A27"/>
    <w:rsid w:val="004E3D51"/>
    <w:rsid w:val="004E4125"/>
    <w:rsid w:val="004E487D"/>
    <w:rsid w:val="004E48C2"/>
    <w:rsid w:val="004E4A97"/>
    <w:rsid w:val="004E521A"/>
    <w:rsid w:val="004E5384"/>
    <w:rsid w:val="004E5BC9"/>
    <w:rsid w:val="004E6A47"/>
    <w:rsid w:val="004E6AB8"/>
    <w:rsid w:val="004E6BA4"/>
    <w:rsid w:val="004E733D"/>
    <w:rsid w:val="004E75A7"/>
    <w:rsid w:val="004E7873"/>
    <w:rsid w:val="004F042D"/>
    <w:rsid w:val="004F0F98"/>
    <w:rsid w:val="004F14AB"/>
    <w:rsid w:val="004F1B57"/>
    <w:rsid w:val="004F1BC1"/>
    <w:rsid w:val="004F1D1C"/>
    <w:rsid w:val="004F25BF"/>
    <w:rsid w:val="004F27C7"/>
    <w:rsid w:val="004F28E4"/>
    <w:rsid w:val="004F2C92"/>
    <w:rsid w:val="004F2F62"/>
    <w:rsid w:val="004F3B35"/>
    <w:rsid w:val="004F3FF7"/>
    <w:rsid w:val="004F425E"/>
    <w:rsid w:val="004F4532"/>
    <w:rsid w:val="004F4623"/>
    <w:rsid w:val="004F51C4"/>
    <w:rsid w:val="004F528B"/>
    <w:rsid w:val="004F5316"/>
    <w:rsid w:val="004F5480"/>
    <w:rsid w:val="004F5996"/>
    <w:rsid w:val="004F6490"/>
    <w:rsid w:val="004F6927"/>
    <w:rsid w:val="004F707B"/>
    <w:rsid w:val="004F7095"/>
    <w:rsid w:val="004F7153"/>
    <w:rsid w:val="004F7CC3"/>
    <w:rsid w:val="00500114"/>
    <w:rsid w:val="005004F8"/>
    <w:rsid w:val="00500913"/>
    <w:rsid w:val="00500939"/>
    <w:rsid w:val="005009D5"/>
    <w:rsid w:val="00500BB5"/>
    <w:rsid w:val="00500CC1"/>
    <w:rsid w:val="005017DE"/>
    <w:rsid w:val="00501BF4"/>
    <w:rsid w:val="00501DC9"/>
    <w:rsid w:val="00501FA1"/>
    <w:rsid w:val="0050201D"/>
    <w:rsid w:val="00502314"/>
    <w:rsid w:val="005027D9"/>
    <w:rsid w:val="00502C3C"/>
    <w:rsid w:val="00502E34"/>
    <w:rsid w:val="005031E7"/>
    <w:rsid w:val="00503B2B"/>
    <w:rsid w:val="00504E92"/>
    <w:rsid w:val="005052FA"/>
    <w:rsid w:val="005059EE"/>
    <w:rsid w:val="00505C04"/>
    <w:rsid w:val="005064AC"/>
    <w:rsid w:val="0050660B"/>
    <w:rsid w:val="005073B9"/>
    <w:rsid w:val="0050780B"/>
    <w:rsid w:val="0050798F"/>
    <w:rsid w:val="005079FF"/>
    <w:rsid w:val="00507F10"/>
    <w:rsid w:val="00507FFB"/>
    <w:rsid w:val="00510837"/>
    <w:rsid w:val="00510A98"/>
    <w:rsid w:val="005112DA"/>
    <w:rsid w:val="005119C8"/>
    <w:rsid w:val="00511EA0"/>
    <w:rsid w:val="005120E0"/>
    <w:rsid w:val="00512B4F"/>
    <w:rsid w:val="005134B0"/>
    <w:rsid w:val="00513600"/>
    <w:rsid w:val="005147A5"/>
    <w:rsid w:val="00514861"/>
    <w:rsid w:val="00514933"/>
    <w:rsid w:val="00514B41"/>
    <w:rsid w:val="005152F4"/>
    <w:rsid w:val="00516673"/>
    <w:rsid w:val="00516CFA"/>
    <w:rsid w:val="00516D3B"/>
    <w:rsid w:val="00516EDC"/>
    <w:rsid w:val="00517126"/>
    <w:rsid w:val="00517627"/>
    <w:rsid w:val="00517CC8"/>
    <w:rsid w:val="00517D0D"/>
    <w:rsid w:val="00520A61"/>
    <w:rsid w:val="00520E82"/>
    <w:rsid w:val="00522041"/>
    <w:rsid w:val="0052209D"/>
    <w:rsid w:val="005220A7"/>
    <w:rsid w:val="0052273B"/>
    <w:rsid w:val="0052302B"/>
    <w:rsid w:val="00523706"/>
    <w:rsid w:val="00523F91"/>
    <w:rsid w:val="00524033"/>
    <w:rsid w:val="00524391"/>
    <w:rsid w:val="005244D9"/>
    <w:rsid w:val="0052469B"/>
    <w:rsid w:val="005247CD"/>
    <w:rsid w:val="00524D33"/>
    <w:rsid w:val="00524E13"/>
    <w:rsid w:val="0052509C"/>
    <w:rsid w:val="0052513C"/>
    <w:rsid w:val="0052516E"/>
    <w:rsid w:val="005253BA"/>
    <w:rsid w:val="0052542B"/>
    <w:rsid w:val="00526082"/>
    <w:rsid w:val="005264D5"/>
    <w:rsid w:val="00526580"/>
    <w:rsid w:val="005268AD"/>
    <w:rsid w:val="005268E5"/>
    <w:rsid w:val="00527099"/>
    <w:rsid w:val="0052725D"/>
    <w:rsid w:val="00530019"/>
    <w:rsid w:val="005302A1"/>
    <w:rsid w:val="0053058A"/>
    <w:rsid w:val="00530D50"/>
    <w:rsid w:val="00531FA4"/>
    <w:rsid w:val="00532244"/>
    <w:rsid w:val="00532DDF"/>
    <w:rsid w:val="005331C3"/>
    <w:rsid w:val="00533443"/>
    <w:rsid w:val="00534705"/>
    <w:rsid w:val="0053485D"/>
    <w:rsid w:val="00535ABA"/>
    <w:rsid w:val="00535F14"/>
    <w:rsid w:val="00536155"/>
    <w:rsid w:val="0053684E"/>
    <w:rsid w:val="00536BB5"/>
    <w:rsid w:val="0053718E"/>
    <w:rsid w:val="00537210"/>
    <w:rsid w:val="005374F4"/>
    <w:rsid w:val="005404A5"/>
    <w:rsid w:val="00540824"/>
    <w:rsid w:val="005408A7"/>
    <w:rsid w:val="00540AC3"/>
    <w:rsid w:val="00540B0B"/>
    <w:rsid w:val="00540B5F"/>
    <w:rsid w:val="00540DBA"/>
    <w:rsid w:val="00540EFD"/>
    <w:rsid w:val="00540F45"/>
    <w:rsid w:val="00541043"/>
    <w:rsid w:val="00541221"/>
    <w:rsid w:val="00541C4B"/>
    <w:rsid w:val="00542338"/>
    <w:rsid w:val="0054258C"/>
    <w:rsid w:val="005426BE"/>
    <w:rsid w:val="00542A19"/>
    <w:rsid w:val="00543501"/>
    <w:rsid w:val="0054382B"/>
    <w:rsid w:val="00543913"/>
    <w:rsid w:val="00543F09"/>
    <w:rsid w:val="00543F1C"/>
    <w:rsid w:val="0054421B"/>
    <w:rsid w:val="0054506F"/>
    <w:rsid w:val="005456B4"/>
    <w:rsid w:val="00545AFB"/>
    <w:rsid w:val="00545E2B"/>
    <w:rsid w:val="00546413"/>
    <w:rsid w:val="00546870"/>
    <w:rsid w:val="00547059"/>
    <w:rsid w:val="00547313"/>
    <w:rsid w:val="00547489"/>
    <w:rsid w:val="00547B82"/>
    <w:rsid w:val="00550667"/>
    <w:rsid w:val="00550FC2"/>
    <w:rsid w:val="005511E1"/>
    <w:rsid w:val="005512BC"/>
    <w:rsid w:val="005512DE"/>
    <w:rsid w:val="00551A2E"/>
    <w:rsid w:val="00551E9C"/>
    <w:rsid w:val="00551FB8"/>
    <w:rsid w:val="0055201A"/>
    <w:rsid w:val="005524C5"/>
    <w:rsid w:val="00552627"/>
    <w:rsid w:val="00552730"/>
    <w:rsid w:val="00552AC5"/>
    <w:rsid w:val="00552DCC"/>
    <w:rsid w:val="0055314C"/>
    <w:rsid w:val="00553A3E"/>
    <w:rsid w:val="00554136"/>
    <w:rsid w:val="0055415F"/>
    <w:rsid w:val="00554BDF"/>
    <w:rsid w:val="0055546E"/>
    <w:rsid w:val="00555A56"/>
    <w:rsid w:val="005561CA"/>
    <w:rsid w:val="00556840"/>
    <w:rsid w:val="00556C90"/>
    <w:rsid w:val="0055764E"/>
    <w:rsid w:val="005576D3"/>
    <w:rsid w:val="00557780"/>
    <w:rsid w:val="00557B0E"/>
    <w:rsid w:val="00557DD0"/>
    <w:rsid w:val="00557F05"/>
    <w:rsid w:val="0056094B"/>
    <w:rsid w:val="00560ACB"/>
    <w:rsid w:val="00560DBC"/>
    <w:rsid w:val="00561770"/>
    <w:rsid w:val="00562A1F"/>
    <w:rsid w:val="00562D50"/>
    <w:rsid w:val="0056318B"/>
    <w:rsid w:val="005631C1"/>
    <w:rsid w:val="0056370F"/>
    <w:rsid w:val="0056394E"/>
    <w:rsid w:val="00563AE8"/>
    <w:rsid w:val="00564077"/>
    <w:rsid w:val="00564558"/>
    <w:rsid w:val="00564C2B"/>
    <w:rsid w:val="00564EA5"/>
    <w:rsid w:val="005656D6"/>
    <w:rsid w:val="005658B0"/>
    <w:rsid w:val="00565DD9"/>
    <w:rsid w:val="00566C32"/>
    <w:rsid w:val="00566F1D"/>
    <w:rsid w:val="005677C6"/>
    <w:rsid w:val="005677D8"/>
    <w:rsid w:val="00567836"/>
    <w:rsid w:val="00567E53"/>
    <w:rsid w:val="00567E86"/>
    <w:rsid w:val="00567F55"/>
    <w:rsid w:val="00567F77"/>
    <w:rsid w:val="00570160"/>
    <w:rsid w:val="005702B6"/>
    <w:rsid w:val="00570EED"/>
    <w:rsid w:val="0057111A"/>
    <w:rsid w:val="005714B7"/>
    <w:rsid w:val="005714E2"/>
    <w:rsid w:val="00571CE5"/>
    <w:rsid w:val="005725B7"/>
    <w:rsid w:val="00572D04"/>
    <w:rsid w:val="005735C7"/>
    <w:rsid w:val="00574068"/>
    <w:rsid w:val="00574D6B"/>
    <w:rsid w:val="00575BB8"/>
    <w:rsid w:val="00575E1E"/>
    <w:rsid w:val="00576035"/>
    <w:rsid w:val="00576058"/>
    <w:rsid w:val="00576157"/>
    <w:rsid w:val="00576C65"/>
    <w:rsid w:val="00576E6F"/>
    <w:rsid w:val="00577227"/>
    <w:rsid w:val="005773E3"/>
    <w:rsid w:val="00577773"/>
    <w:rsid w:val="0058057B"/>
    <w:rsid w:val="00580838"/>
    <w:rsid w:val="00580AD0"/>
    <w:rsid w:val="00580E4A"/>
    <w:rsid w:val="0058176F"/>
    <w:rsid w:val="00581D97"/>
    <w:rsid w:val="005823AA"/>
    <w:rsid w:val="00582483"/>
    <w:rsid w:val="00582683"/>
    <w:rsid w:val="00582C91"/>
    <w:rsid w:val="00582DF0"/>
    <w:rsid w:val="00583459"/>
    <w:rsid w:val="00583F0D"/>
    <w:rsid w:val="00583F85"/>
    <w:rsid w:val="00584306"/>
    <w:rsid w:val="00584439"/>
    <w:rsid w:val="00584928"/>
    <w:rsid w:val="00584CB4"/>
    <w:rsid w:val="005852F6"/>
    <w:rsid w:val="00585374"/>
    <w:rsid w:val="00585E2E"/>
    <w:rsid w:val="005867BA"/>
    <w:rsid w:val="00586CB7"/>
    <w:rsid w:val="005876BF"/>
    <w:rsid w:val="005876E8"/>
    <w:rsid w:val="00587912"/>
    <w:rsid w:val="00587EDA"/>
    <w:rsid w:val="00587FA6"/>
    <w:rsid w:val="00587FED"/>
    <w:rsid w:val="00590033"/>
    <w:rsid w:val="0059003D"/>
    <w:rsid w:val="00590BE0"/>
    <w:rsid w:val="00590BF3"/>
    <w:rsid w:val="005917A1"/>
    <w:rsid w:val="00591E1C"/>
    <w:rsid w:val="00591ED7"/>
    <w:rsid w:val="00592021"/>
    <w:rsid w:val="00592176"/>
    <w:rsid w:val="00592632"/>
    <w:rsid w:val="0059264F"/>
    <w:rsid w:val="00592BD1"/>
    <w:rsid w:val="00592D93"/>
    <w:rsid w:val="00593C3D"/>
    <w:rsid w:val="00594B7B"/>
    <w:rsid w:val="00595470"/>
    <w:rsid w:val="00595B45"/>
    <w:rsid w:val="00595D20"/>
    <w:rsid w:val="005961E9"/>
    <w:rsid w:val="005962BB"/>
    <w:rsid w:val="00597558"/>
    <w:rsid w:val="00597EFB"/>
    <w:rsid w:val="005A041C"/>
    <w:rsid w:val="005A0530"/>
    <w:rsid w:val="005A0E5A"/>
    <w:rsid w:val="005A1425"/>
    <w:rsid w:val="005A143E"/>
    <w:rsid w:val="005A15E5"/>
    <w:rsid w:val="005A2250"/>
    <w:rsid w:val="005A3413"/>
    <w:rsid w:val="005A3876"/>
    <w:rsid w:val="005A397E"/>
    <w:rsid w:val="005A4127"/>
    <w:rsid w:val="005A4830"/>
    <w:rsid w:val="005A54AD"/>
    <w:rsid w:val="005A609B"/>
    <w:rsid w:val="005A63D7"/>
    <w:rsid w:val="005A7696"/>
    <w:rsid w:val="005A781F"/>
    <w:rsid w:val="005A7B3A"/>
    <w:rsid w:val="005A7EF3"/>
    <w:rsid w:val="005B063D"/>
    <w:rsid w:val="005B1085"/>
    <w:rsid w:val="005B12D1"/>
    <w:rsid w:val="005B1CB0"/>
    <w:rsid w:val="005B1E17"/>
    <w:rsid w:val="005B2507"/>
    <w:rsid w:val="005B26FA"/>
    <w:rsid w:val="005B275C"/>
    <w:rsid w:val="005B2C38"/>
    <w:rsid w:val="005B322A"/>
    <w:rsid w:val="005B36F3"/>
    <w:rsid w:val="005B378E"/>
    <w:rsid w:val="005B3897"/>
    <w:rsid w:val="005B4B33"/>
    <w:rsid w:val="005B5CB0"/>
    <w:rsid w:val="005B6024"/>
    <w:rsid w:val="005B6297"/>
    <w:rsid w:val="005B6961"/>
    <w:rsid w:val="005B6AF9"/>
    <w:rsid w:val="005B6CAF"/>
    <w:rsid w:val="005B6EF5"/>
    <w:rsid w:val="005B713E"/>
    <w:rsid w:val="005B74ED"/>
    <w:rsid w:val="005B77A4"/>
    <w:rsid w:val="005B7CEF"/>
    <w:rsid w:val="005C0022"/>
    <w:rsid w:val="005C0F9A"/>
    <w:rsid w:val="005C106F"/>
    <w:rsid w:val="005C1170"/>
    <w:rsid w:val="005C1676"/>
    <w:rsid w:val="005C16E9"/>
    <w:rsid w:val="005C28B4"/>
    <w:rsid w:val="005C2DB4"/>
    <w:rsid w:val="005C31EC"/>
    <w:rsid w:val="005C33BD"/>
    <w:rsid w:val="005C3C10"/>
    <w:rsid w:val="005C4780"/>
    <w:rsid w:val="005C4D31"/>
    <w:rsid w:val="005C61F2"/>
    <w:rsid w:val="005C648E"/>
    <w:rsid w:val="005C65D2"/>
    <w:rsid w:val="005C6B50"/>
    <w:rsid w:val="005C7792"/>
    <w:rsid w:val="005C784B"/>
    <w:rsid w:val="005C7D19"/>
    <w:rsid w:val="005C7DC4"/>
    <w:rsid w:val="005D023E"/>
    <w:rsid w:val="005D09E9"/>
    <w:rsid w:val="005D0A7C"/>
    <w:rsid w:val="005D0F89"/>
    <w:rsid w:val="005D1A2F"/>
    <w:rsid w:val="005D1CD7"/>
    <w:rsid w:val="005D1DB0"/>
    <w:rsid w:val="005D24A8"/>
    <w:rsid w:val="005D26F3"/>
    <w:rsid w:val="005D2EA1"/>
    <w:rsid w:val="005D300D"/>
    <w:rsid w:val="005D3115"/>
    <w:rsid w:val="005D3927"/>
    <w:rsid w:val="005D4042"/>
    <w:rsid w:val="005D41EC"/>
    <w:rsid w:val="005D4251"/>
    <w:rsid w:val="005D4425"/>
    <w:rsid w:val="005D4486"/>
    <w:rsid w:val="005D4BCA"/>
    <w:rsid w:val="005D4D82"/>
    <w:rsid w:val="005D54A9"/>
    <w:rsid w:val="005D57C3"/>
    <w:rsid w:val="005D6143"/>
    <w:rsid w:val="005D64F5"/>
    <w:rsid w:val="005D6809"/>
    <w:rsid w:val="005D68AB"/>
    <w:rsid w:val="005D6B05"/>
    <w:rsid w:val="005D6C7B"/>
    <w:rsid w:val="005D727B"/>
    <w:rsid w:val="005E089A"/>
    <w:rsid w:val="005E094D"/>
    <w:rsid w:val="005E0C08"/>
    <w:rsid w:val="005E0DDA"/>
    <w:rsid w:val="005E12CF"/>
    <w:rsid w:val="005E1688"/>
    <w:rsid w:val="005E1DB6"/>
    <w:rsid w:val="005E29A7"/>
    <w:rsid w:val="005E3883"/>
    <w:rsid w:val="005E42A5"/>
    <w:rsid w:val="005E46CB"/>
    <w:rsid w:val="005E54B2"/>
    <w:rsid w:val="005E6159"/>
    <w:rsid w:val="005E62B8"/>
    <w:rsid w:val="005E6936"/>
    <w:rsid w:val="005E69C4"/>
    <w:rsid w:val="005E6B64"/>
    <w:rsid w:val="005E6C70"/>
    <w:rsid w:val="005E6D5B"/>
    <w:rsid w:val="005E6D99"/>
    <w:rsid w:val="005E70C4"/>
    <w:rsid w:val="005E7311"/>
    <w:rsid w:val="005F019C"/>
    <w:rsid w:val="005F01B4"/>
    <w:rsid w:val="005F044F"/>
    <w:rsid w:val="005F182E"/>
    <w:rsid w:val="005F1859"/>
    <w:rsid w:val="005F187F"/>
    <w:rsid w:val="005F1914"/>
    <w:rsid w:val="005F1CA0"/>
    <w:rsid w:val="005F1D0A"/>
    <w:rsid w:val="005F23C1"/>
    <w:rsid w:val="005F266D"/>
    <w:rsid w:val="005F2B02"/>
    <w:rsid w:val="005F2B64"/>
    <w:rsid w:val="005F2E01"/>
    <w:rsid w:val="005F2F11"/>
    <w:rsid w:val="005F312F"/>
    <w:rsid w:val="005F37A5"/>
    <w:rsid w:val="005F3A2A"/>
    <w:rsid w:val="005F3C9E"/>
    <w:rsid w:val="005F3CBB"/>
    <w:rsid w:val="005F3F66"/>
    <w:rsid w:val="005F4D7B"/>
    <w:rsid w:val="005F4DE6"/>
    <w:rsid w:val="005F501C"/>
    <w:rsid w:val="005F57F4"/>
    <w:rsid w:val="005F59E1"/>
    <w:rsid w:val="005F5E2D"/>
    <w:rsid w:val="005F6208"/>
    <w:rsid w:val="005F63ED"/>
    <w:rsid w:val="005F6426"/>
    <w:rsid w:val="005F6D2E"/>
    <w:rsid w:val="005F7210"/>
    <w:rsid w:val="005F7A7D"/>
    <w:rsid w:val="00600669"/>
    <w:rsid w:val="006007F5"/>
    <w:rsid w:val="00600B3B"/>
    <w:rsid w:val="00601084"/>
    <w:rsid w:val="00601E11"/>
    <w:rsid w:val="00601F2E"/>
    <w:rsid w:val="0060217D"/>
    <w:rsid w:val="00602881"/>
    <w:rsid w:val="006036A1"/>
    <w:rsid w:val="006045AD"/>
    <w:rsid w:val="00604704"/>
    <w:rsid w:val="00604712"/>
    <w:rsid w:val="006053B6"/>
    <w:rsid w:val="00605D5C"/>
    <w:rsid w:val="00605E82"/>
    <w:rsid w:val="00606D06"/>
    <w:rsid w:val="00606EE3"/>
    <w:rsid w:val="006074A6"/>
    <w:rsid w:val="0060766C"/>
    <w:rsid w:val="00607B65"/>
    <w:rsid w:val="00610BC3"/>
    <w:rsid w:val="00610CD6"/>
    <w:rsid w:val="00610DE9"/>
    <w:rsid w:val="00610FDA"/>
    <w:rsid w:val="006111E7"/>
    <w:rsid w:val="00611323"/>
    <w:rsid w:val="006116E9"/>
    <w:rsid w:val="00611717"/>
    <w:rsid w:val="006119B5"/>
    <w:rsid w:val="00612FA1"/>
    <w:rsid w:val="00612FED"/>
    <w:rsid w:val="00613573"/>
    <w:rsid w:val="00613774"/>
    <w:rsid w:val="00613880"/>
    <w:rsid w:val="00613FE6"/>
    <w:rsid w:val="0061543E"/>
    <w:rsid w:val="0061570B"/>
    <w:rsid w:val="006158D6"/>
    <w:rsid w:val="00615FDC"/>
    <w:rsid w:val="006160A5"/>
    <w:rsid w:val="006161AE"/>
    <w:rsid w:val="006169E1"/>
    <w:rsid w:val="006169F3"/>
    <w:rsid w:val="00616B3E"/>
    <w:rsid w:val="00616EF6"/>
    <w:rsid w:val="006172D5"/>
    <w:rsid w:val="0061762B"/>
    <w:rsid w:val="0061781A"/>
    <w:rsid w:val="00617876"/>
    <w:rsid w:val="00617977"/>
    <w:rsid w:val="00617CE1"/>
    <w:rsid w:val="00617EA8"/>
    <w:rsid w:val="00620523"/>
    <w:rsid w:val="006205E6"/>
    <w:rsid w:val="006205FF"/>
    <w:rsid w:val="0062080D"/>
    <w:rsid w:val="00620B82"/>
    <w:rsid w:val="00621027"/>
    <w:rsid w:val="00621345"/>
    <w:rsid w:val="006216B3"/>
    <w:rsid w:val="00621755"/>
    <w:rsid w:val="00621786"/>
    <w:rsid w:val="00621BD2"/>
    <w:rsid w:val="00621EEA"/>
    <w:rsid w:val="00622079"/>
    <w:rsid w:val="00622241"/>
    <w:rsid w:val="006229B8"/>
    <w:rsid w:val="00622A01"/>
    <w:rsid w:val="00622C92"/>
    <w:rsid w:val="00622C99"/>
    <w:rsid w:val="00622CAB"/>
    <w:rsid w:val="006231D0"/>
    <w:rsid w:val="00623845"/>
    <w:rsid w:val="00623DC3"/>
    <w:rsid w:val="00624CB1"/>
    <w:rsid w:val="00625DD2"/>
    <w:rsid w:val="006262A6"/>
    <w:rsid w:val="006265C7"/>
    <w:rsid w:val="00626AB6"/>
    <w:rsid w:val="00626E64"/>
    <w:rsid w:val="00626F44"/>
    <w:rsid w:val="006271E1"/>
    <w:rsid w:val="00627757"/>
    <w:rsid w:val="00627C58"/>
    <w:rsid w:val="00627FCB"/>
    <w:rsid w:val="0063018A"/>
    <w:rsid w:val="006302DE"/>
    <w:rsid w:val="00630E21"/>
    <w:rsid w:val="0063112B"/>
    <w:rsid w:val="006313AD"/>
    <w:rsid w:val="00631435"/>
    <w:rsid w:val="006319A7"/>
    <w:rsid w:val="0063247E"/>
    <w:rsid w:val="0063347F"/>
    <w:rsid w:val="00633F6F"/>
    <w:rsid w:val="00634598"/>
    <w:rsid w:val="006347E0"/>
    <w:rsid w:val="0063508F"/>
    <w:rsid w:val="006350C3"/>
    <w:rsid w:val="00635532"/>
    <w:rsid w:val="00635594"/>
    <w:rsid w:val="00635ED5"/>
    <w:rsid w:val="006362FB"/>
    <w:rsid w:val="00636303"/>
    <w:rsid w:val="006365E5"/>
    <w:rsid w:val="006366F2"/>
    <w:rsid w:val="00636FA3"/>
    <w:rsid w:val="0063746F"/>
    <w:rsid w:val="00637C3E"/>
    <w:rsid w:val="00637DE4"/>
    <w:rsid w:val="00637DF6"/>
    <w:rsid w:val="00640341"/>
    <w:rsid w:val="00640378"/>
    <w:rsid w:val="0064097D"/>
    <w:rsid w:val="00641663"/>
    <w:rsid w:val="00643320"/>
    <w:rsid w:val="006434EE"/>
    <w:rsid w:val="00643666"/>
    <w:rsid w:val="00643722"/>
    <w:rsid w:val="00643D44"/>
    <w:rsid w:val="00643F89"/>
    <w:rsid w:val="006448D2"/>
    <w:rsid w:val="00644926"/>
    <w:rsid w:val="006449D0"/>
    <w:rsid w:val="00644D6A"/>
    <w:rsid w:val="00644F6D"/>
    <w:rsid w:val="0064536C"/>
    <w:rsid w:val="00645544"/>
    <w:rsid w:val="00645567"/>
    <w:rsid w:val="00645FC3"/>
    <w:rsid w:val="006463E1"/>
    <w:rsid w:val="006466CE"/>
    <w:rsid w:val="00646B3A"/>
    <w:rsid w:val="006479F0"/>
    <w:rsid w:val="00650822"/>
    <w:rsid w:val="0065092D"/>
    <w:rsid w:val="00650D8B"/>
    <w:rsid w:val="00651475"/>
    <w:rsid w:val="0065151A"/>
    <w:rsid w:val="00651862"/>
    <w:rsid w:val="00651B9E"/>
    <w:rsid w:val="00651BFA"/>
    <w:rsid w:val="00651F7F"/>
    <w:rsid w:val="00652070"/>
    <w:rsid w:val="0065214A"/>
    <w:rsid w:val="0065226B"/>
    <w:rsid w:val="0065235A"/>
    <w:rsid w:val="00652D54"/>
    <w:rsid w:val="00652D6B"/>
    <w:rsid w:val="0065307A"/>
    <w:rsid w:val="00653094"/>
    <w:rsid w:val="006531D5"/>
    <w:rsid w:val="006539F1"/>
    <w:rsid w:val="00653E3B"/>
    <w:rsid w:val="00653E3D"/>
    <w:rsid w:val="006541C4"/>
    <w:rsid w:val="0065480E"/>
    <w:rsid w:val="00654A80"/>
    <w:rsid w:val="00654F70"/>
    <w:rsid w:val="0065505A"/>
    <w:rsid w:val="0065520A"/>
    <w:rsid w:val="00655309"/>
    <w:rsid w:val="00655F2D"/>
    <w:rsid w:val="00655F8D"/>
    <w:rsid w:val="00656988"/>
    <w:rsid w:val="00660405"/>
    <w:rsid w:val="006606BD"/>
    <w:rsid w:val="00660C70"/>
    <w:rsid w:val="00660F3F"/>
    <w:rsid w:val="0066116B"/>
    <w:rsid w:val="0066116C"/>
    <w:rsid w:val="006611E4"/>
    <w:rsid w:val="006616CB"/>
    <w:rsid w:val="006619D2"/>
    <w:rsid w:val="00661F4E"/>
    <w:rsid w:val="00662238"/>
    <w:rsid w:val="0066281A"/>
    <w:rsid w:val="00662A12"/>
    <w:rsid w:val="00663189"/>
    <w:rsid w:val="00663593"/>
    <w:rsid w:val="006636DC"/>
    <w:rsid w:val="006641F0"/>
    <w:rsid w:val="00664E7E"/>
    <w:rsid w:val="00664F98"/>
    <w:rsid w:val="00665144"/>
    <w:rsid w:val="006652C2"/>
    <w:rsid w:val="00665D52"/>
    <w:rsid w:val="0066691B"/>
    <w:rsid w:val="006673E4"/>
    <w:rsid w:val="006676BB"/>
    <w:rsid w:val="006678BB"/>
    <w:rsid w:val="00670117"/>
    <w:rsid w:val="0067025E"/>
    <w:rsid w:val="0067031E"/>
    <w:rsid w:val="0067039E"/>
    <w:rsid w:val="006703BB"/>
    <w:rsid w:val="006705D8"/>
    <w:rsid w:val="006708EC"/>
    <w:rsid w:val="00670C20"/>
    <w:rsid w:val="00671120"/>
    <w:rsid w:val="006713B5"/>
    <w:rsid w:val="00671764"/>
    <w:rsid w:val="00671CC8"/>
    <w:rsid w:val="00672419"/>
    <w:rsid w:val="00672725"/>
    <w:rsid w:val="00672CC6"/>
    <w:rsid w:val="006731FB"/>
    <w:rsid w:val="00673555"/>
    <w:rsid w:val="00673D2B"/>
    <w:rsid w:val="00673D55"/>
    <w:rsid w:val="006746B4"/>
    <w:rsid w:val="00674924"/>
    <w:rsid w:val="00675354"/>
    <w:rsid w:val="00675BA1"/>
    <w:rsid w:val="00676022"/>
    <w:rsid w:val="00676220"/>
    <w:rsid w:val="0067623A"/>
    <w:rsid w:val="00676B4F"/>
    <w:rsid w:val="0067705D"/>
    <w:rsid w:val="0067758E"/>
    <w:rsid w:val="0067764D"/>
    <w:rsid w:val="00677DB5"/>
    <w:rsid w:val="006801EE"/>
    <w:rsid w:val="0068030A"/>
    <w:rsid w:val="006804F2"/>
    <w:rsid w:val="00680C41"/>
    <w:rsid w:val="006813A3"/>
    <w:rsid w:val="006815D6"/>
    <w:rsid w:val="006817BF"/>
    <w:rsid w:val="00681B67"/>
    <w:rsid w:val="00681CDB"/>
    <w:rsid w:val="0068214A"/>
    <w:rsid w:val="006825C5"/>
    <w:rsid w:val="00682666"/>
    <w:rsid w:val="00682806"/>
    <w:rsid w:val="00682835"/>
    <w:rsid w:val="00683194"/>
    <w:rsid w:val="00683792"/>
    <w:rsid w:val="00683D46"/>
    <w:rsid w:val="00684DFF"/>
    <w:rsid w:val="00684FBF"/>
    <w:rsid w:val="006851B7"/>
    <w:rsid w:val="006852FA"/>
    <w:rsid w:val="0068577F"/>
    <w:rsid w:val="006858EA"/>
    <w:rsid w:val="006865CF"/>
    <w:rsid w:val="00686B22"/>
    <w:rsid w:val="00686FF3"/>
    <w:rsid w:val="00687988"/>
    <w:rsid w:val="00690341"/>
    <w:rsid w:val="00690403"/>
    <w:rsid w:val="00690524"/>
    <w:rsid w:val="00690ED0"/>
    <w:rsid w:val="006911EF"/>
    <w:rsid w:val="00691CC0"/>
    <w:rsid w:val="00692371"/>
    <w:rsid w:val="006925E5"/>
    <w:rsid w:val="00692870"/>
    <w:rsid w:val="00693377"/>
    <w:rsid w:val="006935E8"/>
    <w:rsid w:val="0069398E"/>
    <w:rsid w:val="00693AD9"/>
    <w:rsid w:val="006940BC"/>
    <w:rsid w:val="00694434"/>
    <w:rsid w:val="00694599"/>
    <w:rsid w:val="006945DC"/>
    <w:rsid w:val="006948C5"/>
    <w:rsid w:val="00694B59"/>
    <w:rsid w:val="00694F4C"/>
    <w:rsid w:val="006951CC"/>
    <w:rsid w:val="006953F1"/>
    <w:rsid w:val="00695675"/>
    <w:rsid w:val="006956F6"/>
    <w:rsid w:val="00695813"/>
    <w:rsid w:val="006958BA"/>
    <w:rsid w:val="00696460"/>
    <w:rsid w:val="00696F21"/>
    <w:rsid w:val="00697045"/>
    <w:rsid w:val="006A1E4F"/>
    <w:rsid w:val="006A216F"/>
    <w:rsid w:val="006A24BC"/>
    <w:rsid w:val="006A2EC5"/>
    <w:rsid w:val="006A30C6"/>
    <w:rsid w:val="006A31F5"/>
    <w:rsid w:val="006A326F"/>
    <w:rsid w:val="006A3377"/>
    <w:rsid w:val="006A3410"/>
    <w:rsid w:val="006A351C"/>
    <w:rsid w:val="006A37CB"/>
    <w:rsid w:val="006A37D1"/>
    <w:rsid w:val="006A3986"/>
    <w:rsid w:val="006A46EA"/>
    <w:rsid w:val="006A520A"/>
    <w:rsid w:val="006A5B06"/>
    <w:rsid w:val="006A6289"/>
    <w:rsid w:val="006A62BF"/>
    <w:rsid w:val="006A6917"/>
    <w:rsid w:val="006A6F88"/>
    <w:rsid w:val="006A7430"/>
    <w:rsid w:val="006A7E54"/>
    <w:rsid w:val="006A7EAA"/>
    <w:rsid w:val="006B041A"/>
    <w:rsid w:val="006B0A38"/>
    <w:rsid w:val="006B1164"/>
    <w:rsid w:val="006B11DC"/>
    <w:rsid w:val="006B15CB"/>
    <w:rsid w:val="006B20FA"/>
    <w:rsid w:val="006B24B1"/>
    <w:rsid w:val="006B2606"/>
    <w:rsid w:val="006B268E"/>
    <w:rsid w:val="006B3389"/>
    <w:rsid w:val="006B3405"/>
    <w:rsid w:val="006B38E0"/>
    <w:rsid w:val="006B3A31"/>
    <w:rsid w:val="006B42FD"/>
    <w:rsid w:val="006B43D0"/>
    <w:rsid w:val="006B4F1D"/>
    <w:rsid w:val="006B4FA4"/>
    <w:rsid w:val="006B53BA"/>
    <w:rsid w:val="006B55FF"/>
    <w:rsid w:val="006B58A0"/>
    <w:rsid w:val="006B59F4"/>
    <w:rsid w:val="006B5A28"/>
    <w:rsid w:val="006B5BD6"/>
    <w:rsid w:val="006B6E5D"/>
    <w:rsid w:val="006C0145"/>
    <w:rsid w:val="006C09BC"/>
    <w:rsid w:val="006C0A78"/>
    <w:rsid w:val="006C0E4A"/>
    <w:rsid w:val="006C1357"/>
    <w:rsid w:val="006C14FA"/>
    <w:rsid w:val="006C16B0"/>
    <w:rsid w:val="006C18FB"/>
    <w:rsid w:val="006C19FC"/>
    <w:rsid w:val="006C230F"/>
    <w:rsid w:val="006C2840"/>
    <w:rsid w:val="006C2AD4"/>
    <w:rsid w:val="006C34B9"/>
    <w:rsid w:val="006C36F9"/>
    <w:rsid w:val="006C392D"/>
    <w:rsid w:val="006C3AAA"/>
    <w:rsid w:val="006C3E79"/>
    <w:rsid w:val="006C415E"/>
    <w:rsid w:val="006C460F"/>
    <w:rsid w:val="006C467E"/>
    <w:rsid w:val="006C5168"/>
    <w:rsid w:val="006C54B9"/>
    <w:rsid w:val="006C5C43"/>
    <w:rsid w:val="006C62F7"/>
    <w:rsid w:val="006C66B6"/>
    <w:rsid w:val="006C68A0"/>
    <w:rsid w:val="006C71B0"/>
    <w:rsid w:val="006C7C16"/>
    <w:rsid w:val="006C7F74"/>
    <w:rsid w:val="006D1160"/>
    <w:rsid w:val="006D131B"/>
    <w:rsid w:val="006D1979"/>
    <w:rsid w:val="006D285E"/>
    <w:rsid w:val="006D3583"/>
    <w:rsid w:val="006D44C7"/>
    <w:rsid w:val="006D4E4F"/>
    <w:rsid w:val="006D5361"/>
    <w:rsid w:val="006D542B"/>
    <w:rsid w:val="006D575D"/>
    <w:rsid w:val="006D5BCE"/>
    <w:rsid w:val="006D689B"/>
    <w:rsid w:val="006D7147"/>
    <w:rsid w:val="006D71F9"/>
    <w:rsid w:val="006D7471"/>
    <w:rsid w:val="006D7CBE"/>
    <w:rsid w:val="006E016C"/>
    <w:rsid w:val="006E0993"/>
    <w:rsid w:val="006E09BD"/>
    <w:rsid w:val="006E0B3B"/>
    <w:rsid w:val="006E0CD0"/>
    <w:rsid w:val="006E132A"/>
    <w:rsid w:val="006E1D9A"/>
    <w:rsid w:val="006E24BB"/>
    <w:rsid w:val="006E29D5"/>
    <w:rsid w:val="006E2CBE"/>
    <w:rsid w:val="006E33A1"/>
    <w:rsid w:val="006E4028"/>
    <w:rsid w:val="006E45BB"/>
    <w:rsid w:val="006E5CF2"/>
    <w:rsid w:val="006E698A"/>
    <w:rsid w:val="006E6AE4"/>
    <w:rsid w:val="006E7229"/>
    <w:rsid w:val="006F09DA"/>
    <w:rsid w:val="006F0DFF"/>
    <w:rsid w:val="006F0EAB"/>
    <w:rsid w:val="006F1292"/>
    <w:rsid w:val="006F12C3"/>
    <w:rsid w:val="006F1A73"/>
    <w:rsid w:val="006F1B07"/>
    <w:rsid w:val="006F229A"/>
    <w:rsid w:val="006F27F4"/>
    <w:rsid w:val="006F3195"/>
    <w:rsid w:val="006F3412"/>
    <w:rsid w:val="006F38F7"/>
    <w:rsid w:val="006F3BF0"/>
    <w:rsid w:val="006F3C17"/>
    <w:rsid w:val="006F412C"/>
    <w:rsid w:val="006F4581"/>
    <w:rsid w:val="006F45A1"/>
    <w:rsid w:val="006F468A"/>
    <w:rsid w:val="006F47E5"/>
    <w:rsid w:val="006F4BF5"/>
    <w:rsid w:val="006F524E"/>
    <w:rsid w:val="006F5792"/>
    <w:rsid w:val="006F57D8"/>
    <w:rsid w:val="006F5A78"/>
    <w:rsid w:val="006F687C"/>
    <w:rsid w:val="006F6AE2"/>
    <w:rsid w:val="006F6D36"/>
    <w:rsid w:val="006F6F3B"/>
    <w:rsid w:val="006F72B4"/>
    <w:rsid w:val="006F7597"/>
    <w:rsid w:val="006F7821"/>
    <w:rsid w:val="006F794D"/>
    <w:rsid w:val="007001EF"/>
    <w:rsid w:val="007002DC"/>
    <w:rsid w:val="007002E0"/>
    <w:rsid w:val="00700383"/>
    <w:rsid w:val="007007F5"/>
    <w:rsid w:val="007022D1"/>
    <w:rsid w:val="00702371"/>
    <w:rsid w:val="00702513"/>
    <w:rsid w:val="00702567"/>
    <w:rsid w:val="0070289E"/>
    <w:rsid w:val="00702C72"/>
    <w:rsid w:val="00702D9D"/>
    <w:rsid w:val="00702E52"/>
    <w:rsid w:val="00703164"/>
    <w:rsid w:val="0070317E"/>
    <w:rsid w:val="00703794"/>
    <w:rsid w:val="0070383A"/>
    <w:rsid w:val="007039C7"/>
    <w:rsid w:val="00703A36"/>
    <w:rsid w:val="00704DEC"/>
    <w:rsid w:val="00705437"/>
    <w:rsid w:val="007055A1"/>
    <w:rsid w:val="00705990"/>
    <w:rsid w:val="00705BFA"/>
    <w:rsid w:val="00705DFA"/>
    <w:rsid w:val="00706091"/>
    <w:rsid w:val="00706CB8"/>
    <w:rsid w:val="00706F29"/>
    <w:rsid w:val="007078D2"/>
    <w:rsid w:val="0071008C"/>
    <w:rsid w:val="0071040D"/>
    <w:rsid w:val="007104AA"/>
    <w:rsid w:val="00710CFB"/>
    <w:rsid w:val="007118C5"/>
    <w:rsid w:val="0071194A"/>
    <w:rsid w:val="00712448"/>
    <w:rsid w:val="0071250C"/>
    <w:rsid w:val="00713236"/>
    <w:rsid w:val="007139BD"/>
    <w:rsid w:val="00713B67"/>
    <w:rsid w:val="00713C0F"/>
    <w:rsid w:val="007147A4"/>
    <w:rsid w:val="00714B2C"/>
    <w:rsid w:val="00714D47"/>
    <w:rsid w:val="007151AA"/>
    <w:rsid w:val="007151D1"/>
    <w:rsid w:val="00715777"/>
    <w:rsid w:val="0071668D"/>
    <w:rsid w:val="00716943"/>
    <w:rsid w:val="00716C19"/>
    <w:rsid w:val="00716DEB"/>
    <w:rsid w:val="0071743D"/>
    <w:rsid w:val="00717B34"/>
    <w:rsid w:val="00717E8F"/>
    <w:rsid w:val="00720132"/>
    <w:rsid w:val="00720A3F"/>
    <w:rsid w:val="00720C1D"/>
    <w:rsid w:val="007210DC"/>
    <w:rsid w:val="00723063"/>
    <w:rsid w:val="00723243"/>
    <w:rsid w:val="00723305"/>
    <w:rsid w:val="00723C9B"/>
    <w:rsid w:val="00724640"/>
    <w:rsid w:val="0072499F"/>
    <w:rsid w:val="00724F1C"/>
    <w:rsid w:val="00725035"/>
    <w:rsid w:val="007250A2"/>
    <w:rsid w:val="007255C0"/>
    <w:rsid w:val="0072694B"/>
    <w:rsid w:val="0072794F"/>
    <w:rsid w:val="007279A4"/>
    <w:rsid w:val="00727B63"/>
    <w:rsid w:val="00727BDF"/>
    <w:rsid w:val="00727C19"/>
    <w:rsid w:val="00730B78"/>
    <w:rsid w:val="007310E8"/>
    <w:rsid w:val="007316B7"/>
    <w:rsid w:val="00732079"/>
    <w:rsid w:val="007326E7"/>
    <w:rsid w:val="00732D6C"/>
    <w:rsid w:val="00732F68"/>
    <w:rsid w:val="00733110"/>
    <w:rsid w:val="007331FC"/>
    <w:rsid w:val="00733363"/>
    <w:rsid w:val="007333AB"/>
    <w:rsid w:val="0073398C"/>
    <w:rsid w:val="00733CB7"/>
    <w:rsid w:val="00733EC8"/>
    <w:rsid w:val="00733FAD"/>
    <w:rsid w:val="00734856"/>
    <w:rsid w:val="007348E6"/>
    <w:rsid w:val="00734AFA"/>
    <w:rsid w:val="007350F5"/>
    <w:rsid w:val="0073554B"/>
    <w:rsid w:val="007359E3"/>
    <w:rsid w:val="007362EA"/>
    <w:rsid w:val="00736E15"/>
    <w:rsid w:val="00737257"/>
    <w:rsid w:val="0073726A"/>
    <w:rsid w:val="007377A3"/>
    <w:rsid w:val="00740946"/>
    <w:rsid w:val="00741185"/>
    <w:rsid w:val="00741568"/>
    <w:rsid w:val="00741BF7"/>
    <w:rsid w:val="00741CBD"/>
    <w:rsid w:val="0074208A"/>
    <w:rsid w:val="00742369"/>
    <w:rsid w:val="00742A28"/>
    <w:rsid w:val="00742C80"/>
    <w:rsid w:val="00742EF8"/>
    <w:rsid w:val="00743644"/>
    <w:rsid w:val="00743ACE"/>
    <w:rsid w:val="00743D4D"/>
    <w:rsid w:val="00743EA3"/>
    <w:rsid w:val="00743FEE"/>
    <w:rsid w:val="0074420E"/>
    <w:rsid w:val="0074431B"/>
    <w:rsid w:val="007448C0"/>
    <w:rsid w:val="00744A4B"/>
    <w:rsid w:val="00744C48"/>
    <w:rsid w:val="0074547B"/>
    <w:rsid w:val="00745868"/>
    <w:rsid w:val="00745880"/>
    <w:rsid w:val="00745EFC"/>
    <w:rsid w:val="00746582"/>
    <w:rsid w:val="0074685C"/>
    <w:rsid w:val="00746CA0"/>
    <w:rsid w:val="0074713E"/>
    <w:rsid w:val="007474A5"/>
    <w:rsid w:val="0074791B"/>
    <w:rsid w:val="00750740"/>
    <w:rsid w:val="007507C3"/>
    <w:rsid w:val="007518C4"/>
    <w:rsid w:val="00751A80"/>
    <w:rsid w:val="00752C00"/>
    <w:rsid w:val="00753252"/>
    <w:rsid w:val="0075339B"/>
    <w:rsid w:val="00754A54"/>
    <w:rsid w:val="007550DD"/>
    <w:rsid w:val="00755217"/>
    <w:rsid w:val="00755624"/>
    <w:rsid w:val="0075594E"/>
    <w:rsid w:val="00755B5C"/>
    <w:rsid w:val="007561C5"/>
    <w:rsid w:val="0075679D"/>
    <w:rsid w:val="00756A21"/>
    <w:rsid w:val="00756A60"/>
    <w:rsid w:val="00756B01"/>
    <w:rsid w:val="00756EC4"/>
    <w:rsid w:val="00757087"/>
    <w:rsid w:val="00760358"/>
    <w:rsid w:val="00760658"/>
    <w:rsid w:val="00760CB7"/>
    <w:rsid w:val="00761C05"/>
    <w:rsid w:val="00761CCD"/>
    <w:rsid w:val="00761EB3"/>
    <w:rsid w:val="007620C6"/>
    <w:rsid w:val="00762385"/>
    <w:rsid w:val="0076288E"/>
    <w:rsid w:val="0076398A"/>
    <w:rsid w:val="00763B9A"/>
    <w:rsid w:val="0076461C"/>
    <w:rsid w:val="00764747"/>
    <w:rsid w:val="00764A72"/>
    <w:rsid w:val="00765287"/>
    <w:rsid w:val="0076593A"/>
    <w:rsid w:val="0076637D"/>
    <w:rsid w:val="0076689C"/>
    <w:rsid w:val="00766CF3"/>
    <w:rsid w:val="00766D4E"/>
    <w:rsid w:val="00766F50"/>
    <w:rsid w:val="00767121"/>
    <w:rsid w:val="0076761B"/>
    <w:rsid w:val="00767E99"/>
    <w:rsid w:val="00767EA8"/>
    <w:rsid w:val="007700D1"/>
    <w:rsid w:val="0077010F"/>
    <w:rsid w:val="00770726"/>
    <w:rsid w:val="00770B69"/>
    <w:rsid w:val="007710A6"/>
    <w:rsid w:val="007713B6"/>
    <w:rsid w:val="00771762"/>
    <w:rsid w:val="00771A46"/>
    <w:rsid w:val="00771A58"/>
    <w:rsid w:val="00771A7D"/>
    <w:rsid w:val="00772619"/>
    <w:rsid w:val="00772DDD"/>
    <w:rsid w:val="00773036"/>
    <w:rsid w:val="00773120"/>
    <w:rsid w:val="00773431"/>
    <w:rsid w:val="00773611"/>
    <w:rsid w:val="00773A58"/>
    <w:rsid w:val="00773D3A"/>
    <w:rsid w:val="00773D4C"/>
    <w:rsid w:val="00773F67"/>
    <w:rsid w:val="00774556"/>
    <w:rsid w:val="007747CE"/>
    <w:rsid w:val="00774F93"/>
    <w:rsid w:val="00775267"/>
    <w:rsid w:val="00776C2F"/>
    <w:rsid w:val="00776D2D"/>
    <w:rsid w:val="007773AB"/>
    <w:rsid w:val="0077770B"/>
    <w:rsid w:val="00780039"/>
    <w:rsid w:val="00780430"/>
    <w:rsid w:val="00780473"/>
    <w:rsid w:val="007813F4"/>
    <w:rsid w:val="007815F3"/>
    <w:rsid w:val="00781880"/>
    <w:rsid w:val="00782A4A"/>
    <w:rsid w:val="00782C86"/>
    <w:rsid w:val="00782F0B"/>
    <w:rsid w:val="0078324B"/>
    <w:rsid w:val="00783A81"/>
    <w:rsid w:val="00783E2C"/>
    <w:rsid w:val="00784203"/>
    <w:rsid w:val="007845BC"/>
    <w:rsid w:val="007845F6"/>
    <w:rsid w:val="007848AF"/>
    <w:rsid w:val="007849D1"/>
    <w:rsid w:val="00784BD6"/>
    <w:rsid w:val="00784F86"/>
    <w:rsid w:val="00785536"/>
    <w:rsid w:val="0078671B"/>
    <w:rsid w:val="00786B0D"/>
    <w:rsid w:val="00787CF9"/>
    <w:rsid w:val="0079006C"/>
    <w:rsid w:val="007900BD"/>
    <w:rsid w:val="00790581"/>
    <w:rsid w:val="00790ADD"/>
    <w:rsid w:val="00790AFB"/>
    <w:rsid w:val="00790D62"/>
    <w:rsid w:val="007910D7"/>
    <w:rsid w:val="00791197"/>
    <w:rsid w:val="007918AC"/>
    <w:rsid w:val="00791C45"/>
    <w:rsid w:val="007920C9"/>
    <w:rsid w:val="00792368"/>
    <w:rsid w:val="0079237D"/>
    <w:rsid w:val="00792AA3"/>
    <w:rsid w:val="00793064"/>
    <w:rsid w:val="00793974"/>
    <w:rsid w:val="0079430E"/>
    <w:rsid w:val="00795A27"/>
    <w:rsid w:val="00795A60"/>
    <w:rsid w:val="00795B0C"/>
    <w:rsid w:val="00795E80"/>
    <w:rsid w:val="00796098"/>
    <w:rsid w:val="00796256"/>
    <w:rsid w:val="00796450"/>
    <w:rsid w:val="0079657A"/>
    <w:rsid w:val="007966E5"/>
    <w:rsid w:val="00796DB4"/>
    <w:rsid w:val="007976EB"/>
    <w:rsid w:val="007A01BC"/>
    <w:rsid w:val="007A0B6D"/>
    <w:rsid w:val="007A0C04"/>
    <w:rsid w:val="007A22B4"/>
    <w:rsid w:val="007A2B3F"/>
    <w:rsid w:val="007A2B48"/>
    <w:rsid w:val="007A2D75"/>
    <w:rsid w:val="007A3178"/>
    <w:rsid w:val="007A3789"/>
    <w:rsid w:val="007A37F6"/>
    <w:rsid w:val="007A3A3C"/>
    <w:rsid w:val="007A3B16"/>
    <w:rsid w:val="007A4132"/>
    <w:rsid w:val="007A41D6"/>
    <w:rsid w:val="007A42E5"/>
    <w:rsid w:val="007A476D"/>
    <w:rsid w:val="007A5157"/>
    <w:rsid w:val="007A575F"/>
    <w:rsid w:val="007A5C4E"/>
    <w:rsid w:val="007A7DD0"/>
    <w:rsid w:val="007B0136"/>
    <w:rsid w:val="007B1143"/>
    <w:rsid w:val="007B120E"/>
    <w:rsid w:val="007B1226"/>
    <w:rsid w:val="007B2B2F"/>
    <w:rsid w:val="007B2B67"/>
    <w:rsid w:val="007B2E08"/>
    <w:rsid w:val="007B3CE0"/>
    <w:rsid w:val="007B408E"/>
    <w:rsid w:val="007B41C2"/>
    <w:rsid w:val="007B45C7"/>
    <w:rsid w:val="007B560F"/>
    <w:rsid w:val="007B566D"/>
    <w:rsid w:val="007B6079"/>
    <w:rsid w:val="007B63D6"/>
    <w:rsid w:val="007B6710"/>
    <w:rsid w:val="007B6A58"/>
    <w:rsid w:val="007B6AFC"/>
    <w:rsid w:val="007B6D00"/>
    <w:rsid w:val="007B7BB1"/>
    <w:rsid w:val="007B7BF5"/>
    <w:rsid w:val="007C00FD"/>
    <w:rsid w:val="007C01AC"/>
    <w:rsid w:val="007C03A2"/>
    <w:rsid w:val="007C0519"/>
    <w:rsid w:val="007C1062"/>
    <w:rsid w:val="007C12BC"/>
    <w:rsid w:val="007C1556"/>
    <w:rsid w:val="007C1637"/>
    <w:rsid w:val="007C1BA6"/>
    <w:rsid w:val="007C2A05"/>
    <w:rsid w:val="007C2BE2"/>
    <w:rsid w:val="007C3561"/>
    <w:rsid w:val="007C37B0"/>
    <w:rsid w:val="007C394D"/>
    <w:rsid w:val="007C3E47"/>
    <w:rsid w:val="007C43FB"/>
    <w:rsid w:val="007C514B"/>
    <w:rsid w:val="007C53F0"/>
    <w:rsid w:val="007C5BC0"/>
    <w:rsid w:val="007C676C"/>
    <w:rsid w:val="007C67A0"/>
    <w:rsid w:val="007C6C4D"/>
    <w:rsid w:val="007C6D48"/>
    <w:rsid w:val="007C7280"/>
    <w:rsid w:val="007C7BAC"/>
    <w:rsid w:val="007D06B8"/>
    <w:rsid w:val="007D0767"/>
    <w:rsid w:val="007D08FA"/>
    <w:rsid w:val="007D1051"/>
    <w:rsid w:val="007D21C4"/>
    <w:rsid w:val="007D254E"/>
    <w:rsid w:val="007D29F6"/>
    <w:rsid w:val="007D2A8F"/>
    <w:rsid w:val="007D3894"/>
    <w:rsid w:val="007D3BAC"/>
    <w:rsid w:val="007D3C31"/>
    <w:rsid w:val="007D4B9B"/>
    <w:rsid w:val="007D4CE4"/>
    <w:rsid w:val="007D511B"/>
    <w:rsid w:val="007D5412"/>
    <w:rsid w:val="007D5937"/>
    <w:rsid w:val="007D5938"/>
    <w:rsid w:val="007D5EDF"/>
    <w:rsid w:val="007D5F55"/>
    <w:rsid w:val="007D6100"/>
    <w:rsid w:val="007D6B41"/>
    <w:rsid w:val="007D7196"/>
    <w:rsid w:val="007D74C8"/>
    <w:rsid w:val="007D7AA1"/>
    <w:rsid w:val="007E00B1"/>
    <w:rsid w:val="007E040A"/>
    <w:rsid w:val="007E05A7"/>
    <w:rsid w:val="007E0772"/>
    <w:rsid w:val="007E07BA"/>
    <w:rsid w:val="007E0B47"/>
    <w:rsid w:val="007E169A"/>
    <w:rsid w:val="007E17CB"/>
    <w:rsid w:val="007E1B7F"/>
    <w:rsid w:val="007E1CA6"/>
    <w:rsid w:val="007E246A"/>
    <w:rsid w:val="007E2670"/>
    <w:rsid w:val="007E3699"/>
    <w:rsid w:val="007E3745"/>
    <w:rsid w:val="007E3904"/>
    <w:rsid w:val="007E412F"/>
    <w:rsid w:val="007E413A"/>
    <w:rsid w:val="007E4BB3"/>
    <w:rsid w:val="007E598E"/>
    <w:rsid w:val="007E5A0E"/>
    <w:rsid w:val="007E5DE0"/>
    <w:rsid w:val="007E61D6"/>
    <w:rsid w:val="007E64C6"/>
    <w:rsid w:val="007E65BD"/>
    <w:rsid w:val="007E662D"/>
    <w:rsid w:val="007E6C11"/>
    <w:rsid w:val="007E752A"/>
    <w:rsid w:val="007E766B"/>
    <w:rsid w:val="007F034C"/>
    <w:rsid w:val="007F0EF8"/>
    <w:rsid w:val="007F19B0"/>
    <w:rsid w:val="007F2539"/>
    <w:rsid w:val="007F2853"/>
    <w:rsid w:val="007F2B9C"/>
    <w:rsid w:val="007F3DB5"/>
    <w:rsid w:val="007F4131"/>
    <w:rsid w:val="007F4588"/>
    <w:rsid w:val="007F47B9"/>
    <w:rsid w:val="007F5335"/>
    <w:rsid w:val="007F6A0F"/>
    <w:rsid w:val="007F708C"/>
    <w:rsid w:val="007F7522"/>
    <w:rsid w:val="007F760A"/>
    <w:rsid w:val="008005DE"/>
    <w:rsid w:val="008007CE"/>
    <w:rsid w:val="00800D83"/>
    <w:rsid w:val="008014DE"/>
    <w:rsid w:val="00801D41"/>
    <w:rsid w:val="008022C0"/>
    <w:rsid w:val="00802722"/>
    <w:rsid w:val="00802F35"/>
    <w:rsid w:val="00803395"/>
    <w:rsid w:val="008037D3"/>
    <w:rsid w:val="00803841"/>
    <w:rsid w:val="00803B3B"/>
    <w:rsid w:val="00803C9A"/>
    <w:rsid w:val="00804446"/>
    <w:rsid w:val="0080461A"/>
    <w:rsid w:val="00804EE8"/>
    <w:rsid w:val="0080507A"/>
    <w:rsid w:val="008052F9"/>
    <w:rsid w:val="00805522"/>
    <w:rsid w:val="008055E3"/>
    <w:rsid w:val="00805D6E"/>
    <w:rsid w:val="0080616C"/>
    <w:rsid w:val="008066CF"/>
    <w:rsid w:val="00806813"/>
    <w:rsid w:val="00806863"/>
    <w:rsid w:val="00806CC3"/>
    <w:rsid w:val="00807478"/>
    <w:rsid w:val="00807684"/>
    <w:rsid w:val="00807FD4"/>
    <w:rsid w:val="008107AD"/>
    <w:rsid w:val="008107D1"/>
    <w:rsid w:val="00810EED"/>
    <w:rsid w:val="00811EB1"/>
    <w:rsid w:val="0081204B"/>
    <w:rsid w:val="00813685"/>
    <w:rsid w:val="008140FA"/>
    <w:rsid w:val="0081440B"/>
    <w:rsid w:val="0081518B"/>
    <w:rsid w:val="008153C0"/>
    <w:rsid w:val="008154A7"/>
    <w:rsid w:val="00815515"/>
    <w:rsid w:val="00815936"/>
    <w:rsid w:val="008164D0"/>
    <w:rsid w:val="00816D3A"/>
    <w:rsid w:val="00817097"/>
    <w:rsid w:val="00817594"/>
    <w:rsid w:val="008176A1"/>
    <w:rsid w:val="008177B9"/>
    <w:rsid w:val="008177EE"/>
    <w:rsid w:val="00817C4D"/>
    <w:rsid w:val="00817E92"/>
    <w:rsid w:val="00820661"/>
    <w:rsid w:val="008207B8"/>
    <w:rsid w:val="00820BD1"/>
    <w:rsid w:val="0082128B"/>
    <w:rsid w:val="00821459"/>
    <w:rsid w:val="00821867"/>
    <w:rsid w:val="00821A2F"/>
    <w:rsid w:val="00821A4A"/>
    <w:rsid w:val="00821D0B"/>
    <w:rsid w:val="00821D61"/>
    <w:rsid w:val="00821E07"/>
    <w:rsid w:val="008221DC"/>
    <w:rsid w:val="00822E25"/>
    <w:rsid w:val="0082315E"/>
    <w:rsid w:val="0082350E"/>
    <w:rsid w:val="008239AA"/>
    <w:rsid w:val="00824557"/>
    <w:rsid w:val="00824603"/>
    <w:rsid w:val="00824C5C"/>
    <w:rsid w:val="00825177"/>
    <w:rsid w:val="00825958"/>
    <w:rsid w:val="00826597"/>
    <w:rsid w:val="00826600"/>
    <w:rsid w:val="008268B2"/>
    <w:rsid w:val="00826CFF"/>
    <w:rsid w:val="008275FF"/>
    <w:rsid w:val="00827957"/>
    <w:rsid w:val="00827AF4"/>
    <w:rsid w:val="00827BC0"/>
    <w:rsid w:val="008306DF"/>
    <w:rsid w:val="00830916"/>
    <w:rsid w:val="00831208"/>
    <w:rsid w:val="00831853"/>
    <w:rsid w:val="00832A4E"/>
    <w:rsid w:val="00833AC3"/>
    <w:rsid w:val="00833E65"/>
    <w:rsid w:val="00833ECB"/>
    <w:rsid w:val="00834B09"/>
    <w:rsid w:val="00834B52"/>
    <w:rsid w:val="00835207"/>
    <w:rsid w:val="00835B0F"/>
    <w:rsid w:val="008363B1"/>
    <w:rsid w:val="00836D2E"/>
    <w:rsid w:val="0083709C"/>
    <w:rsid w:val="008374A6"/>
    <w:rsid w:val="008379F3"/>
    <w:rsid w:val="00837CF9"/>
    <w:rsid w:val="00841256"/>
    <w:rsid w:val="008413F5"/>
    <w:rsid w:val="00841EF9"/>
    <w:rsid w:val="00842058"/>
    <w:rsid w:val="008425FE"/>
    <w:rsid w:val="0084444B"/>
    <w:rsid w:val="00844463"/>
    <w:rsid w:val="00844FD5"/>
    <w:rsid w:val="0084524C"/>
    <w:rsid w:val="00845366"/>
    <w:rsid w:val="0084566F"/>
    <w:rsid w:val="00845940"/>
    <w:rsid w:val="00845B44"/>
    <w:rsid w:val="0084615A"/>
    <w:rsid w:val="0084684E"/>
    <w:rsid w:val="00846B0F"/>
    <w:rsid w:val="00846E8F"/>
    <w:rsid w:val="00847108"/>
    <w:rsid w:val="00847C28"/>
    <w:rsid w:val="008503B8"/>
    <w:rsid w:val="00850CB1"/>
    <w:rsid w:val="00850F13"/>
    <w:rsid w:val="008510F2"/>
    <w:rsid w:val="00851788"/>
    <w:rsid w:val="00851845"/>
    <w:rsid w:val="008520CE"/>
    <w:rsid w:val="0085241B"/>
    <w:rsid w:val="008529C3"/>
    <w:rsid w:val="008532AD"/>
    <w:rsid w:val="00853AF5"/>
    <w:rsid w:val="00853D1D"/>
    <w:rsid w:val="00853DD1"/>
    <w:rsid w:val="0085499A"/>
    <w:rsid w:val="00854ECF"/>
    <w:rsid w:val="00855441"/>
    <w:rsid w:val="0085559A"/>
    <w:rsid w:val="00855B87"/>
    <w:rsid w:val="0085669E"/>
    <w:rsid w:val="008568AF"/>
    <w:rsid w:val="00856DF5"/>
    <w:rsid w:val="00857A08"/>
    <w:rsid w:val="00857AC7"/>
    <w:rsid w:val="00857BB1"/>
    <w:rsid w:val="00857EF2"/>
    <w:rsid w:val="008608AE"/>
    <w:rsid w:val="00860D14"/>
    <w:rsid w:val="00860D5D"/>
    <w:rsid w:val="008610E0"/>
    <w:rsid w:val="008611EA"/>
    <w:rsid w:val="008615C1"/>
    <w:rsid w:val="008620CD"/>
    <w:rsid w:val="008625EE"/>
    <w:rsid w:val="00863985"/>
    <w:rsid w:val="00863CE7"/>
    <w:rsid w:val="00863D8B"/>
    <w:rsid w:val="008643AE"/>
    <w:rsid w:val="008656E1"/>
    <w:rsid w:val="008657DB"/>
    <w:rsid w:val="00865A3F"/>
    <w:rsid w:val="00865A50"/>
    <w:rsid w:val="0086603E"/>
    <w:rsid w:val="0086647F"/>
    <w:rsid w:val="008668BA"/>
    <w:rsid w:val="008675C5"/>
    <w:rsid w:val="00867FBA"/>
    <w:rsid w:val="0087010A"/>
    <w:rsid w:val="0087049C"/>
    <w:rsid w:val="008712B5"/>
    <w:rsid w:val="008713C2"/>
    <w:rsid w:val="00871795"/>
    <w:rsid w:val="00871B23"/>
    <w:rsid w:val="008732E4"/>
    <w:rsid w:val="00873390"/>
    <w:rsid w:val="00873CC0"/>
    <w:rsid w:val="00874032"/>
    <w:rsid w:val="008748E1"/>
    <w:rsid w:val="00874F0E"/>
    <w:rsid w:val="008754E8"/>
    <w:rsid w:val="00875F8E"/>
    <w:rsid w:val="0087602F"/>
    <w:rsid w:val="00876470"/>
    <w:rsid w:val="008770FD"/>
    <w:rsid w:val="00877A91"/>
    <w:rsid w:val="00877C26"/>
    <w:rsid w:val="008805D8"/>
    <w:rsid w:val="00880B8A"/>
    <w:rsid w:val="00880C18"/>
    <w:rsid w:val="008810D3"/>
    <w:rsid w:val="008814E7"/>
    <w:rsid w:val="0088158F"/>
    <w:rsid w:val="00881829"/>
    <w:rsid w:val="00882132"/>
    <w:rsid w:val="00882895"/>
    <w:rsid w:val="008829BC"/>
    <w:rsid w:val="008831DC"/>
    <w:rsid w:val="0088326A"/>
    <w:rsid w:val="00883839"/>
    <w:rsid w:val="008838FC"/>
    <w:rsid w:val="00883C15"/>
    <w:rsid w:val="00884005"/>
    <w:rsid w:val="00884009"/>
    <w:rsid w:val="0088409E"/>
    <w:rsid w:val="0088465F"/>
    <w:rsid w:val="0088480D"/>
    <w:rsid w:val="00884E4B"/>
    <w:rsid w:val="00885377"/>
    <w:rsid w:val="00885C24"/>
    <w:rsid w:val="0088613D"/>
    <w:rsid w:val="0088742C"/>
    <w:rsid w:val="00887657"/>
    <w:rsid w:val="00887676"/>
    <w:rsid w:val="00890043"/>
    <w:rsid w:val="0089087F"/>
    <w:rsid w:val="00890D1D"/>
    <w:rsid w:val="008918CF"/>
    <w:rsid w:val="00891951"/>
    <w:rsid w:val="008919CB"/>
    <w:rsid w:val="00893899"/>
    <w:rsid w:val="00893CA6"/>
    <w:rsid w:val="00893EB6"/>
    <w:rsid w:val="00894010"/>
    <w:rsid w:val="008941A4"/>
    <w:rsid w:val="00894701"/>
    <w:rsid w:val="00894BB2"/>
    <w:rsid w:val="00894C9A"/>
    <w:rsid w:val="00894F54"/>
    <w:rsid w:val="008950EF"/>
    <w:rsid w:val="00896162"/>
    <w:rsid w:val="00896F11"/>
    <w:rsid w:val="00897B01"/>
    <w:rsid w:val="00897DAB"/>
    <w:rsid w:val="008A012B"/>
    <w:rsid w:val="008A0185"/>
    <w:rsid w:val="008A02AA"/>
    <w:rsid w:val="008A058A"/>
    <w:rsid w:val="008A1100"/>
    <w:rsid w:val="008A11A4"/>
    <w:rsid w:val="008A141C"/>
    <w:rsid w:val="008A177B"/>
    <w:rsid w:val="008A17A0"/>
    <w:rsid w:val="008A1FD6"/>
    <w:rsid w:val="008A20F8"/>
    <w:rsid w:val="008A2399"/>
    <w:rsid w:val="008A2505"/>
    <w:rsid w:val="008A30F3"/>
    <w:rsid w:val="008A3126"/>
    <w:rsid w:val="008A32B1"/>
    <w:rsid w:val="008A3920"/>
    <w:rsid w:val="008A3D00"/>
    <w:rsid w:val="008A3D04"/>
    <w:rsid w:val="008A401D"/>
    <w:rsid w:val="008A421D"/>
    <w:rsid w:val="008A4669"/>
    <w:rsid w:val="008A49D0"/>
    <w:rsid w:val="008A51F6"/>
    <w:rsid w:val="008A5346"/>
    <w:rsid w:val="008A57BB"/>
    <w:rsid w:val="008A5A8A"/>
    <w:rsid w:val="008A60E5"/>
    <w:rsid w:val="008A6489"/>
    <w:rsid w:val="008A6A20"/>
    <w:rsid w:val="008A73C7"/>
    <w:rsid w:val="008A7C37"/>
    <w:rsid w:val="008A7E75"/>
    <w:rsid w:val="008B015A"/>
    <w:rsid w:val="008B01BB"/>
    <w:rsid w:val="008B11A3"/>
    <w:rsid w:val="008B1C1C"/>
    <w:rsid w:val="008B1D2B"/>
    <w:rsid w:val="008B2B0F"/>
    <w:rsid w:val="008B2C84"/>
    <w:rsid w:val="008B30B1"/>
    <w:rsid w:val="008B3767"/>
    <w:rsid w:val="008B3F72"/>
    <w:rsid w:val="008B40FD"/>
    <w:rsid w:val="008B42FD"/>
    <w:rsid w:val="008B45D8"/>
    <w:rsid w:val="008B4754"/>
    <w:rsid w:val="008B4924"/>
    <w:rsid w:val="008B49A9"/>
    <w:rsid w:val="008B5269"/>
    <w:rsid w:val="008B58D8"/>
    <w:rsid w:val="008B62DB"/>
    <w:rsid w:val="008B62DC"/>
    <w:rsid w:val="008B651C"/>
    <w:rsid w:val="008B6685"/>
    <w:rsid w:val="008B707F"/>
    <w:rsid w:val="008B72C3"/>
    <w:rsid w:val="008B72D5"/>
    <w:rsid w:val="008B7605"/>
    <w:rsid w:val="008C0788"/>
    <w:rsid w:val="008C0FC0"/>
    <w:rsid w:val="008C1479"/>
    <w:rsid w:val="008C23C3"/>
    <w:rsid w:val="008C2883"/>
    <w:rsid w:val="008C29DC"/>
    <w:rsid w:val="008C2D99"/>
    <w:rsid w:val="008C33AA"/>
    <w:rsid w:val="008C38BD"/>
    <w:rsid w:val="008C3A57"/>
    <w:rsid w:val="008C3CA1"/>
    <w:rsid w:val="008C3E02"/>
    <w:rsid w:val="008C4100"/>
    <w:rsid w:val="008C41AB"/>
    <w:rsid w:val="008C439F"/>
    <w:rsid w:val="008C46F3"/>
    <w:rsid w:val="008C4C96"/>
    <w:rsid w:val="008C5063"/>
    <w:rsid w:val="008C527A"/>
    <w:rsid w:val="008C557D"/>
    <w:rsid w:val="008C559E"/>
    <w:rsid w:val="008C590F"/>
    <w:rsid w:val="008C5A0F"/>
    <w:rsid w:val="008C5BA0"/>
    <w:rsid w:val="008C5CA0"/>
    <w:rsid w:val="008C5FC1"/>
    <w:rsid w:val="008C6330"/>
    <w:rsid w:val="008C6353"/>
    <w:rsid w:val="008C6559"/>
    <w:rsid w:val="008C6677"/>
    <w:rsid w:val="008C66F6"/>
    <w:rsid w:val="008C774B"/>
    <w:rsid w:val="008C7D16"/>
    <w:rsid w:val="008D047A"/>
    <w:rsid w:val="008D0669"/>
    <w:rsid w:val="008D14C3"/>
    <w:rsid w:val="008D1CA6"/>
    <w:rsid w:val="008D1EBF"/>
    <w:rsid w:val="008D220F"/>
    <w:rsid w:val="008D225F"/>
    <w:rsid w:val="008D2B4D"/>
    <w:rsid w:val="008D31BD"/>
    <w:rsid w:val="008D3939"/>
    <w:rsid w:val="008D476D"/>
    <w:rsid w:val="008D527E"/>
    <w:rsid w:val="008D542A"/>
    <w:rsid w:val="008D5A21"/>
    <w:rsid w:val="008D5A59"/>
    <w:rsid w:val="008D5C68"/>
    <w:rsid w:val="008D5D78"/>
    <w:rsid w:val="008D66A6"/>
    <w:rsid w:val="008D6858"/>
    <w:rsid w:val="008D6A1B"/>
    <w:rsid w:val="008D6BD6"/>
    <w:rsid w:val="008D7B88"/>
    <w:rsid w:val="008E0072"/>
    <w:rsid w:val="008E09A8"/>
    <w:rsid w:val="008E0E63"/>
    <w:rsid w:val="008E1155"/>
    <w:rsid w:val="008E167B"/>
    <w:rsid w:val="008E1B5D"/>
    <w:rsid w:val="008E1ED8"/>
    <w:rsid w:val="008E1EE0"/>
    <w:rsid w:val="008E1F71"/>
    <w:rsid w:val="008E22E0"/>
    <w:rsid w:val="008E376E"/>
    <w:rsid w:val="008E393C"/>
    <w:rsid w:val="008E395A"/>
    <w:rsid w:val="008E44EC"/>
    <w:rsid w:val="008E4B6E"/>
    <w:rsid w:val="008E5685"/>
    <w:rsid w:val="008E5F38"/>
    <w:rsid w:val="008E6FAF"/>
    <w:rsid w:val="008E7A8B"/>
    <w:rsid w:val="008E7B9F"/>
    <w:rsid w:val="008E7CB5"/>
    <w:rsid w:val="008E7D52"/>
    <w:rsid w:val="008F07E8"/>
    <w:rsid w:val="008F0EF7"/>
    <w:rsid w:val="008F17C7"/>
    <w:rsid w:val="008F187D"/>
    <w:rsid w:val="008F1A0F"/>
    <w:rsid w:val="008F1BAA"/>
    <w:rsid w:val="008F2409"/>
    <w:rsid w:val="008F2528"/>
    <w:rsid w:val="008F2FDF"/>
    <w:rsid w:val="008F30A1"/>
    <w:rsid w:val="008F34A1"/>
    <w:rsid w:val="008F4388"/>
    <w:rsid w:val="008F4502"/>
    <w:rsid w:val="008F45F3"/>
    <w:rsid w:val="008F477F"/>
    <w:rsid w:val="008F54F1"/>
    <w:rsid w:val="008F6465"/>
    <w:rsid w:val="008F6520"/>
    <w:rsid w:val="008F6BC8"/>
    <w:rsid w:val="008F6BD8"/>
    <w:rsid w:val="008F6E0F"/>
    <w:rsid w:val="008F6F6C"/>
    <w:rsid w:val="008F7021"/>
    <w:rsid w:val="008F7233"/>
    <w:rsid w:val="008F751F"/>
    <w:rsid w:val="00900289"/>
    <w:rsid w:val="009010EF"/>
    <w:rsid w:val="00901173"/>
    <w:rsid w:val="009012FF"/>
    <w:rsid w:val="009014FC"/>
    <w:rsid w:val="00902BA8"/>
    <w:rsid w:val="00902F55"/>
    <w:rsid w:val="009030CF"/>
    <w:rsid w:val="0090511C"/>
    <w:rsid w:val="00905354"/>
    <w:rsid w:val="00906FB2"/>
    <w:rsid w:val="00906FE6"/>
    <w:rsid w:val="00907B02"/>
    <w:rsid w:val="009100F9"/>
    <w:rsid w:val="00910235"/>
    <w:rsid w:val="00910285"/>
    <w:rsid w:val="0091037F"/>
    <w:rsid w:val="00910BC8"/>
    <w:rsid w:val="0091167F"/>
    <w:rsid w:val="009118CA"/>
    <w:rsid w:val="00911B20"/>
    <w:rsid w:val="00911FCE"/>
    <w:rsid w:val="009123F5"/>
    <w:rsid w:val="0091253B"/>
    <w:rsid w:val="00912640"/>
    <w:rsid w:val="0091269D"/>
    <w:rsid w:val="00912759"/>
    <w:rsid w:val="00912AB9"/>
    <w:rsid w:val="00912C63"/>
    <w:rsid w:val="00913486"/>
    <w:rsid w:val="009139EA"/>
    <w:rsid w:val="00913CF1"/>
    <w:rsid w:val="00914503"/>
    <w:rsid w:val="00914660"/>
    <w:rsid w:val="00914796"/>
    <w:rsid w:val="00914812"/>
    <w:rsid w:val="00914C02"/>
    <w:rsid w:val="00914C6E"/>
    <w:rsid w:val="00915686"/>
    <w:rsid w:val="009159E5"/>
    <w:rsid w:val="00915D43"/>
    <w:rsid w:val="009163EF"/>
    <w:rsid w:val="009169C9"/>
    <w:rsid w:val="00916B3A"/>
    <w:rsid w:val="00916B78"/>
    <w:rsid w:val="00917522"/>
    <w:rsid w:val="00917798"/>
    <w:rsid w:val="00917A39"/>
    <w:rsid w:val="00917C17"/>
    <w:rsid w:val="00917D3C"/>
    <w:rsid w:val="00917EE4"/>
    <w:rsid w:val="00917F4F"/>
    <w:rsid w:val="00917FA8"/>
    <w:rsid w:val="00920127"/>
    <w:rsid w:val="009201B9"/>
    <w:rsid w:val="009203F4"/>
    <w:rsid w:val="00920664"/>
    <w:rsid w:val="00921184"/>
    <w:rsid w:val="009218AE"/>
    <w:rsid w:val="00922071"/>
    <w:rsid w:val="0092255E"/>
    <w:rsid w:val="009227C7"/>
    <w:rsid w:val="009228AE"/>
    <w:rsid w:val="009229CF"/>
    <w:rsid w:val="009232AC"/>
    <w:rsid w:val="009232D4"/>
    <w:rsid w:val="00923659"/>
    <w:rsid w:val="00923A07"/>
    <w:rsid w:val="00923D4C"/>
    <w:rsid w:val="009242CC"/>
    <w:rsid w:val="009244AE"/>
    <w:rsid w:val="00924843"/>
    <w:rsid w:val="0092523C"/>
    <w:rsid w:val="009252AA"/>
    <w:rsid w:val="0092581A"/>
    <w:rsid w:val="00926498"/>
    <w:rsid w:val="00926886"/>
    <w:rsid w:val="009270C4"/>
    <w:rsid w:val="00927455"/>
    <w:rsid w:val="0092750E"/>
    <w:rsid w:val="00927C5F"/>
    <w:rsid w:val="009309C0"/>
    <w:rsid w:val="00930D24"/>
    <w:rsid w:val="00930D86"/>
    <w:rsid w:val="00930EC3"/>
    <w:rsid w:val="00931962"/>
    <w:rsid w:val="0093210C"/>
    <w:rsid w:val="00932C59"/>
    <w:rsid w:val="00932F66"/>
    <w:rsid w:val="009339CA"/>
    <w:rsid w:val="0093402C"/>
    <w:rsid w:val="009353F4"/>
    <w:rsid w:val="009355F4"/>
    <w:rsid w:val="00935709"/>
    <w:rsid w:val="00935CDF"/>
    <w:rsid w:val="0093677B"/>
    <w:rsid w:val="009371BC"/>
    <w:rsid w:val="00937E36"/>
    <w:rsid w:val="009401A9"/>
    <w:rsid w:val="00940992"/>
    <w:rsid w:val="009410D0"/>
    <w:rsid w:val="009417F7"/>
    <w:rsid w:val="009418F9"/>
    <w:rsid w:val="00941AD6"/>
    <w:rsid w:val="00941BF4"/>
    <w:rsid w:val="00941CC5"/>
    <w:rsid w:val="00942035"/>
    <w:rsid w:val="009421E9"/>
    <w:rsid w:val="00942560"/>
    <w:rsid w:val="009429B7"/>
    <w:rsid w:val="00942C43"/>
    <w:rsid w:val="00942FD7"/>
    <w:rsid w:val="00942FF1"/>
    <w:rsid w:val="00943D15"/>
    <w:rsid w:val="00944000"/>
    <w:rsid w:val="0094507E"/>
    <w:rsid w:val="009451B7"/>
    <w:rsid w:val="00945848"/>
    <w:rsid w:val="00945B17"/>
    <w:rsid w:val="00945F9D"/>
    <w:rsid w:val="00946521"/>
    <w:rsid w:val="00946B4C"/>
    <w:rsid w:val="00946F66"/>
    <w:rsid w:val="009470C2"/>
    <w:rsid w:val="009471F6"/>
    <w:rsid w:val="00947800"/>
    <w:rsid w:val="00947F5D"/>
    <w:rsid w:val="0095003F"/>
    <w:rsid w:val="009502F6"/>
    <w:rsid w:val="009503E3"/>
    <w:rsid w:val="009504BC"/>
    <w:rsid w:val="00950930"/>
    <w:rsid w:val="00950C69"/>
    <w:rsid w:val="00950ED7"/>
    <w:rsid w:val="00951258"/>
    <w:rsid w:val="009516A3"/>
    <w:rsid w:val="00951B97"/>
    <w:rsid w:val="00951D1E"/>
    <w:rsid w:val="00951F0D"/>
    <w:rsid w:val="00952270"/>
    <w:rsid w:val="009528E6"/>
    <w:rsid w:val="00952B07"/>
    <w:rsid w:val="00952C44"/>
    <w:rsid w:val="00952C46"/>
    <w:rsid w:val="00952D43"/>
    <w:rsid w:val="009538E8"/>
    <w:rsid w:val="00953962"/>
    <w:rsid w:val="00954A12"/>
    <w:rsid w:val="00954B74"/>
    <w:rsid w:val="0095759E"/>
    <w:rsid w:val="009575C9"/>
    <w:rsid w:val="00957BCD"/>
    <w:rsid w:val="00957FE9"/>
    <w:rsid w:val="009600E2"/>
    <w:rsid w:val="0096011C"/>
    <w:rsid w:val="009601F5"/>
    <w:rsid w:val="009604F1"/>
    <w:rsid w:val="009605CC"/>
    <w:rsid w:val="009605EC"/>
    <w:rsid w:val="0096078F"/>
    <w:rsid w:val="00960EC1"/>
    <w:rsid w:val="00961417"/>
    <w:rsid w:val="009615D9"/>
    <w:rsid w:val="009617AF"/>
    <w:rsid w:val="00962178"/>
    <w:rsid w:val="009634A7"/>
    <w:rsid w:val="009634F6"/>
    <w:rsid w:val="00963E5B"/>
    <w:rsid w:val="00963EEB"/>
    <w:rsid w:val="0096417E"/>
    <w:rsid w:val="009646B3"/>
    <w:rsid w:val="00964C44"/>
    <w:rsid w:val="00964CC1"/>
    <w:rsid w:val="00965F02"/>
    <w:rsid w:val="00966100"/>
    <w:rsid w:val="009669F7"/>
    <w:rsid w:val="00966A52"/>
    <w:rsid w:val="009675E8"/>
    <w:rsid w:val="0096776E"/>
    <w:rsid w:val="00971192"/>
    <w:rsid w:val="00971C48"/>
    <w:rsid w:val="00972752"/>
    <w:rsid w:val="00972D65"/>
    <w:rsid w:val="00973534"/>
    <w:rsid w:val="00973917"/>
    <w:rsid w:val="00973DAC"/>
    <w:rsid w:val="0097454B"/>
    <w:rsid w:val="00974671"/>
    <w:rsid w:val="00974CCD"/>
    <w:rsid w:val="0097522F"/>
    <w:rsid w:val="0097631B"/>
    <w:rsid w:val="00976C33"/>
    <w:rsid w:val="00976D0C"/>
    <w:rsid w:val="00976ED9"/>
    <w:rsid w:val="00977424"/>
    <w:rsid w:val="009778E5"/>
    <w:rsid w:val="00977B3E"/>
    <w:rsid w:val="00977BF7"/>
    <w:rsid w:val="009803CA"/>
    <w:rsid w:val="00980543"/>
    <w:rsid w:val="009807BE"/>
    <w:rsid w:val="009807F7"/>
    <w:rsid w:val="00981744"/>
    <w:rsid w:val="00981C55"/>
    <w:rsid w:val="009823D2"/>
    <w:rsid w:val="00982EE7"/>
    <w:rsid w:val="0098375D"/>
    <w:rsid w:val="00983F9F"/>
    <w:rsid w:val="0098409F"/>
    <w:rsid w:val="00984BA3"/>
    <w:rsid w:val="00984FA4"/>
    <w:rsid w:val="009851D9"/>
    <w:rsid w:val="00985252"/>
    <w:rsid w:val="009866CF"/>
    <w:rsid w:val="00987190"/>
    <w:rsid w:val="009878AC"/>
    <w:rsid w:val="00987C64"/>
    <w:rsid w:val="0099016F"/>
    <w:rsid w:val="009910DF"/>
    <w:rsid w:val="00991845"/>
    <w:rsid w:val="00991A4A"/>
    <w:rsid w:val="009921D7"/>
    <w:rsid w:val="0099350B"/>
    <w:rsid w:val="00993660"/>
    <w:rsid w:val="0099381B"/>
    <w:rsid w:val="00993D57"/>
    <w:rsid w:val="009945FA"/>
    <w:rsid w:val="00994876"/>
    <w:rsid w:val="009953B0"/>
    <w:rsid w:val="00995635"/>
    <w:rsid w:val="00995639"/>
    <w:rsid w:val="00995715"/>
    <w:rsid w:val="009958C5"/>
    <w:rsid w:val="0099670F"/>
    <w:rsid w:val="00996E73"/>
    <w:rsid w:val="009974EF"/>
    <w:rsid w:val="009979F7"/>
    <w:rsid w:val="00997BE1"/>
    <w:rsid w:val="009A0118"/>
    <w:rsid w:val="009A072B"/>
    <w:rsid w:val="009A0A0B"/>
    <w:rsid w:val="009A1128"/>
    <w:rsid w:val="009A21B3"/>
    <w:rsid w:val="009A2795"/>
    <w:rsid w:val="009A28E4"/>
    <w:rsid w:val="009A3C1E"/>
    <w:rsid w:val="009A3F25"/>
    <w:rsid w:val="009A4162"/>
    <w:rsid w:val="009A4464"/>
    <w:rsid w:val="009A47A2"/>
    <w:rsid w:val="009A4815"/>
    <w:rsid w:val="009A4D6E"/>
    <w:rsid w:val="009A515D"/>
    <w:rsid w:val="009A5611"/>
    <w:rsid w:val="009A562C"/>
    <w:rsid w:val="009A5F04"/>
    <w:rsid w:val="009A69B9"/>
    <w:rsid w:val="009A6B38"/>
    <w:rsid w:val="009A6CF6"/>
    <w:rsid w:val="009A71E5"/>
    <w:rsid w:val="009A75AE"/>
    <w:rsid w:val="009A7A97"/>
    <w:rsid w:val="009A7CB3"/>
    <w:rsid w:val="009B00BB"/>
    <w:rsid w:val="009B01CD"/>
    <w:rsid w:val="009B21A2"/>
    <w:rsid w:val="009B2647"/>
    <w:rsid w:val="009B26C8"/>
    <w:rsid w:val="009B2A64"/>
    <w:rsid w:val="009B2CE8"/>
    <w:rsid w:val="009B3C57"/>
    <w:rsid w:val="009B4065"/>
    <w:rsid w:val="009B45BA"/>
    <w:rsid w:val="009B4F95"/>
    <w:rsid w:val="009B54E5"/>
    <w:rsid w:val="009B5F08"/>
    <w:rsid w:val="009B6457"/>
    <w:rsid w:val="009B64A6"/>
    <w:rsid w:val="009B6655"/>
    <w:rsid w:val="009B6A9D"/>
    <w:rsid w:val="009B6F88"/>
    <w:rsid w:val="009B72CC"/>
    <w:rsid w:val="009B7322"/>
    <w:rsid w:val="009B742B"/>
    <w:rsid w:val="009B77DD"/>
    <w:rsid w:val="009C00A4"/>
    <w:rsid w:val="009C08F6"/>
    <w:rsid w:val="009C09BB"/>
    <w:rsid w:val="009C126C"/>
    <w:rsid w:val="009C134A"/>
    <w:rsid w:val="009C13B0"/>
    <w:rsid w:val="009C1CA0"/>
    <w:rsid w:val="009C1DFA"/>
    <w:rsid w:val="009C276D"/>
    <w:rsid w:val="009C334F"/>
    <w:rsid w:val="009C3B69"/>
    <w:rsid w:val="009C3E74"/>
    <w:rsid w:val="009C412F"/>
    <w:rsid w:val="009C4402"/>
    <w:rsid w:val="009C48DF"/>
    <w:rsid w:val="009C4A85"/>
    <w:rsid w:val="009C525B"/>
    <w:rsid w:val="009C533D"/>
    <w:rsid w:val="009C5FA6"/>
    <w:rsid w:val="009C6424"/>
    <w:rsid w:val="009C6787"/>
    <w:rsid w:val="009C6897"/>
    <w:rsid w:val="009C6A38"/>
    <w:rsid w:val="009C6A4A"/>
    <w:rsid w:val="009C6C70"/>
    <w:rsid w:val="009C6E0D"/>
    <w:rsid w:val="009C7FC1"/>
    <w:rsid w:val="009D0118"/>
    <w:rsid w:val="009D06F2"/>
    <w:rsid w:val="009D0732"/>
    <w:rsid w:val="009D1349"/>
    <w:rsid w:val="009D1F63"/>
    <w:rsid w:val="009D21D1"/>
    <w:rsid w:val="009D2854"/>
    <w:rsid w:val="009D433D"/>
    <w:rsid w:val="009D4F78"/>
    <w:rsid w:val="009D52C9"/>
    <w:rsid w:val="009D5D33"/>
    <w:rsid w:val="009D6179"/>
    <w:rsid w:val="009D6AA7"/>
    <w:rsid w:val="009D734F"/>
    <w:rsid w:val="009E0D78"/>
    <w:rsid w:val="009E0EC9"/>
    <w:rsid w:val="009E2947"/>
    <w:rsid w:val="009E2EF1"/>
    <w:rsid w:val="009E3227"/>
    <w:rsid w:val="009E36E5"/>
    <w:rsid w:val="009E380A"/>
    <w:rsid w:val="009E3FD7"/>
    <w:rsid w:val="009E4004"/>
    <w:rsid w:val="009E4E51"/>
    <w:rsid w:val="009E535C"/>
    <w:rsid w:val="009E5838"/>
    <w:rsid w:val="009E68D7"/>
    <w:rsid w:val="009E6907"/>
    <w:rsid w:val="009E722E"/>
    <w:rsid w:val="009E7274"/>
    <w:rsid w:val="009E7287"/>
    <w:rsid w:val="009E72B2"/>
    <w:rsid w:val="009E79D2"/>
    <w:rsid w:val="009F0331"/>
    <w:rsid w:val="009F03D4"/>
    <w:rsid w:val="009F19DC"/>
    <w:rsid w:val="009F2462"/>
    <w:rsid w:val="009F2653"/>
    <w:rsid w:val="009F286E"/>
    <w:rsid w:val="009F291A"/>
    <w:rsid w:val="009F2AE2"/>
    <w:rsid w:val="009F2AF7"/>
    <w:rsid w:val="009F2CDF"/>
    <w:rsid w:val="009F2DD6"/>
    <w:rsid w:val="009F2FF6"/>
    <w:rsid w:val="009F3390"/>
    <w:rsid w:val="009F39BA"/>
    <w:rsid w:val="009F3BD3"/>
    <w:rsid w:val="009F3CD1"/>
    <w:rsid w:val="009F4062"/>
    <w:rsid w:val="009F5465"/>
    <w:rsid w:val="009F77DC"/>
    <w:rsid w:val="009F7841"/>
    <w:rsid w:val="009F7FE7"/>
    <w:rsid w:val="00A00B22"/>
    <w:rsid w:val="00A014C7"/>
    <w:rsid w:val="00A017FF"/>
    <w:rsid w:val="00A018F2"/>
    <w:rsid w:val="00A01B0F"/>
    <w:rsid w:val="00A02EBC"/>
    <w:rsid w:val="00A035A3"/>
    <w:rsid w:val="00A03B96"/>
    <w:rsid w:val="00A03BC0"/>
    <w:rsid w:val="00A03C0E"/>
    <w:rsid w:val="00A03D09"/>
    <w:rsid w:val="00A04174"/>
    <w:rsid w:val="00A041E4"/>
    <w:rsid w:val="00A04253"/>
    <w:rsid w:val="00A0489D"/>
    <w:rsid w:val="00A04995"/>
    <w:rsid w:val="00A054B3"/>
    <w:rsid w:val="00A058E8"/>
    <w:rsid w:val="00A05B91"/>
    <w:rsid w:val="00A05EDE"/>
    <w:rsid w:val="00A06995"/>
    <w:rsid w:val="00A06AB4"/>
    <w:rsid w:val="00A07086"/>
    <w:rsid w:val="00A07682"/>
    <w:rsid w:val="00A07E98"/>
    <w:rsid w:val="00A11351"/>
    <w:rsid w:val="00A11495"/>
    <w:rsid w:val="00A11539"/>
    <w:rsid w:val="00A1216E"/>
    <w:rsid w:val="00A123F9"/>
    <w:rsid w:val="00A128B4"/>
    <w:rsid w:val="00A12F7F"/>
    <w:rsid w:val="00A132AD"/>
    <w:rsid w:val="00A13D23"/>
    <w:rsid w:val="00A13F7E"/>
    <w:rsid w:val="00A145B1"/>
    <w:rsid w:val="00A149A5"/>
    <w:rsid w:val="00A14A32"/>
    <w:rsid w:val="00A1512F"/>
    <w:rsid w:val="00A15382"/>
    <w:rsid w:val="00A1673F"/>
    <w:rsid w:val="00A16C9A"/>
    <w:rsid w:val="00A172EA"/>
    <w:rsid w:val="00A17E87"/>
    <w:rsid w:val="00A200EC"/>
    <w:rsid w:val="00A20154"/>
    <w:rsid w:val="00A202BF"/>
    <w:rsid w:val="00A20CDE"/>
    <w:rsid w:val="00A20D61"/>
    <w:rsid w:val="00A2109A"/>
    <w:rsid w:val="00A213AD"/>
    <w:rsid w:val="00A21666"/>
    <w:rsid w:val="00A22508"/>
    <w:rsid w:val="00A22BD4"/>
    <w:rsid w:val="00A23A50"/>
    <w:rsid w:val="00A23B4C"/>
    <w:rsid w:val="00A23C7B"/>
    <w:rsid w:val="00A245AD"/>
    <w:rsid w:val="00A25446"/>
    <w:rsid w:val="00A26023"/>
    <w:rsid w:val="00A26284"/>
    <w:rsid w:val="00A26977"/>
    <w:rsid w:val="00A27131"/>
    <w:rsid w:val="00A27612"/>
    <w:rsid w:val="00A27A0E"/>
    <w:rsid w:val="00A27A48"/>
    <w:rsid w:val="00A27B6C"/>
    <w:rsid w:val="00A3017B"/>
    <w:rsid w:val="00A302A7"/>
    <w:rsid w:val="00A3042D"/>
    <w:rsid w:val="00A308C7"/>
    <w:rsid w:val="00A30F54"/>
    <w:rsid w:val="00A311AD"/>
    <w:rsid w:val="00A311B6"/>
    <w:rsid w:val="00A31249"/>
    <w:rsid w:val="00A3147A"/>
    <w:rsid w:val="00A317C9"/>
    <w:rsid w:val="00A3224D"/>
    <w:rsid w:val="00A32476"/>
    <w:rsid w:val="00A32937"/>
    <w:rsid w:val="00A32CA8"/>
    <w:rsid w:val="00A32DC6"/>
    <w:rsid w:val="00A338AA"/>
    <w:rsid w:val="00A33AFE"/>
    <w:rsid w:val="00A33DED"/>
    <w:rsid w:val="00A3409F"/>
    <w:rsid w:val="00A340BE"/>
    <w:rsid w:val="00A34318"/>
    <w:rsid w:val="00A34581"/>
    <w:rsid w:val="00A3488D"/>
    <w:rsid w:val="00A34B5F"/>
    <w:rsid w:val="00A34B76"/>
    <w:rsid w:val="00A34D05"/>
    <w:rsid w:val="00A34DB4"/>
    <w:rsid w:val="00A357CB"/>
    <w:rsid w:val="00A35D61"/>
    <w:rsid w:val="00A36106"/>
    <w:rsid w:val="00A36554"/>
    <w:rsid w:val="00A3665C"/>
    <w:rsid w:val="00A371FD"/>
    <w:rsid w:val="00A375A7"/>
    <w:rsid w:val="00A375B5"/>
    <w:rsid w:val="00A3795B"/>
    <w:rsid w:val="00A379B2"/>
    <w:rsid w:val="00A40266"/>
    <w:rsid w:val="00A40497"/>
    <w:rsid w:val="00A41AFF"/>
    <w:rsid w:val="00A41BF1"/>
    <w:rsid w:val="00A41E42"/>
    <w:rsid w:val="00A42E51"/>
    <w:rsid w:val="00A43158"/>
    <w:rsid w:val="00A4339D"/>
    <w:rsid w:val="00A4351D"/>
    <w:rsid w:val="00A43638"/>
    <w:rsid w:val="00A43C20"/>
    <w:rsid w:val="00A44FE5"/>
    <w:rsid w:val="00A45A41"/>
    <w:rsid w:val="00A461A8"/>
    <w:rsid w:val="00A46FCC"/>
    <w:rsid w:val="00A47A75"/>
    <w:rsid w:val="00A47F36"/>
    <w:rsid w:val="00A5010A"/>
    <w:rsid w:val="00A506E7"/>
    <w:rsid w:val="00A50A1D"/>
    <w:rsid w:val="00A50C34"/>
    <w:rsid w:val="00A510BB"/>
    <w:rsid w:val="00A5121C"/>
    <w:rsid w:val="00A5164A"/>
    <w:rsid w:val="00A51FDA"/>
    <w:rsid w:val="00A5209A"/>
    <w:rsid w:val="00A5225C"/>
    <w:rsid w:val="00A5291B"/>
    <w:rsid w:val="00A52F65"/>
    <w:rsid w:val="00A53014"/>
    <w:rsid w:val="00A5329F"/>
    <w:rsid w:val="00A5396B"/>
    <w:rsid w:val="00A53DC4"/>
    <w:rsid w:val="00A54204"/>
    <w:rsid w:val="00A54D1D"/>
    <w:rsid w:val="00A54D69"/>
    <w:rsid w:val="00A54F90"/>
    <w:rsid w:val="00A5560C"/>
    <w:rsid w:val="00A55B45"/>
    <w:rsid w:val="00A56659"/>
    <w:rsid w:val="00A567F0"/>
    <w:rsid w:val="00A56B21"/>
    <w:rsid w:val="00A5765E"/>
    <w:rsid w:val="00A57705"/>
    <w:rsid w:val="00A57B15"/>
    <w:rsid w:val="00A57D69"/>
    <w:rsid w:val="00A60E69"/>
    <w:rsid w:val="00A61FE2"/>
    <w:rsid w:val="00A621F8"/>
    <w:rsid w:val="00A62341"/>
    <w:rsid w:val="00A63472"/>
    <w:rsid w:val="00A6369F"/>
    <w:rsid w:val="00A63E6C"/>
    <w:rsid w:val="00A63FA4"/>
    <w:rsid w:val="00A650D8"/>
    <w:rsid w:val="00A652C3"/>
    <w:rsid w:val="00A65455"/>
    <w:rsid w:val="00A655F9"/>
    <w:rsid w:val="00A65CD2"/>
    <w:rsid w:val="00A6629D"/>
    <w:rsid w:val="00A662E0"/>
    <w:rsid w:val="00A66471"/>
    <w:rsid w:val="00A66B23"/>
    <w:rsid w:val="00A67525"/>
    <w:rsid w:val="00A679B0"/>
    <w:rsid w:val="00A67BF8"/>
    <w:rsid w:val="00A67C82"/>
    <w:rsid w:val="00A67D2C"/>
    <w:rsid w:val="00A70042"/>
    <w:rsid w:val="00A703BA"/>
    <w:rsid w:val="00A70B23"/>
    <w:rsid w:val="00A71EE3"/>
    <w:rsid w:val="00A723C1"/>
    <w:rsid w:val="00A723FB"/>
    <w:rsid w:val="00A727D9"/>
    <w:rsid w:val="00A72A34"/>
    <w:rsid w:val="00A72DC2"/>
    <w:rsid w:val="00A73846"/>
    <w:rsid w:val="00A73CBB"/>
    <w:rsid w:val="00A73EC0"/>
    <w:rsid w:val="00A74163"/>
    <w:rsid w:val="00A7494C"/>
    <w:rsid w:val="00A74C12"/>
    <w:rsid w:val="00A74ECA"/>
    <w:rsid w:val="00A74F1C"/>
    <w:rsid w:val="00A758F9"/>
    <w:rsid w:val="00A76091"/>
    <w:rsid w:val="00A763F8"/>
    <w:rsid w:val="00A76476"/>
    <w:rsid w:val="00A76CEB"/>
    <w:rsid w:val="00A76E07"/>
    <w:rsid w:val="00A77116"/>
    <w:rsid w:val="00A77158"/>
    <w:rsid w:val="00A77AE4"/>
    <w:rsid w:val="00A77E47"/>
    <w:rsid w:val="00A8021C"/>
    <w:rsid w:val="00A806BB"/>
    <w:rsid w:val="00A80764"/>
    <w:rsid w:val="00A8099D"/>
    <w:rsid w:val="00A81D15"/>
    <w:rsid w:val="00A825CA"/>
    <w:rsid w:val="00A8263A"/>
    <w:rsid w:val="00A82C23"/>
    <w:rsid w:val="00A82E18"/>
    <w:rsid w:val="00A835B2"/>
    <w:rsid w:val="00A84493"/>
    <w:rsid w:val="00A8478C"/>
    <w:rsid w:val="00A84E39"/>
    <w:rsid w:val="00A84EBB"/>
    <w:rsid w:val="00A84ECB"/>
    <w:rsid w:val="00A852C6"/>
    <w:rsid w:val="00A85870"/>
    <w:rsid w:val="00A85D0C"/>
    <w:rsid w:val="00A867B5"/>
    <w:rsid w:val="00A86A5D"/>
    <w:rsid w:val="00A86C77"/>
    <w:rsid w:val="00A86D49"/>
    <w:rsid w:val="00A86D6E"/>
    <w:rsid w:val="00A87834"/>
    <w:rsid w:val="00A878D6"/>
    <w:rsid w:val="00A87C5D"/>
    <w:rsid w:val="00A87C67"/>
    <w:rsid w:val="00A87D3A"/>
    <w:rsid w:val="00A87EAB"/>
    <w:rsid w:val="00A90264"/>
    <w:rsid w:val="00A90ECF"/>
    <w:rsid w:val="00A91E6D"/>
    <w:rsid w:val="00A923DD"/>
    <w:rsid w:val="00A928C3"/>
    <w:rsid w:val="00A92D77"/>
    <w:rsid w:val="00A92E07"/>
    <w:rsid w:val="00A94308"/>
    <w:rsid w:val="00A94333"/>
    <w:rsid w:val="00A94338"/>
    <w:rsid w:val="00A95933"/>
    <w:rsid w:val="00A95CAD"/>
    <w:rsid w:val="00A9633F"/>
    <w:rsid w:val="00A9635A"/>
    <w:rsid w:val="00A969BE"/>
    <w:rsid w:val="00A96A05"/>
    <w:rsid w:val="00A96E28"/>
    <w:rsid w:val="00A970D8"/>
    <w:rsid w:val="00A9756E"/>
    <w:rsid w:val="00A97C80"/>
    <w:rsid w:val="00AA0CA5"/>
    <w:rsid w:val="00AA0D29"/>
    <w:rsid w:val="00AA0FCA"/>
    <w:rsid w:val="00AA1111"/>
    <w:rsid w:val="00AA11A3"/>
    <w:rsid w:val="00AA11DA"/>
    <w:rsid w:val="00AA1711"/>
    <w:rsid w:val="00AA1A50"/>
    <w:rsid w:val="00AA1C4B"/>
    <w:rsid w:val="00AA1C59"/>
    <w:rsid w:val="00AA233B"/>
    <w:rsid w:val="00AA2764"/>
    <w:rsid w:val="00AA27F3"/>
    <w:rsid w:val="00AA29AF"/>
    <w:rsid w:val="00AA2B97"/>
    <w:rsid w:val="00AA2C1E"/>
    <w:rsid w:val="00AA30A6"/>
    <w:rsid w:val="00AA3129"/>
    <w:rsid w:val="00AA3498"/>
    <w:rsid w:val="00AA3551"/>
    <w:rsid w:val="00AA35C4"/>
    <w:rsid w:val="00AA36A8"/>
    <w:rsid w:val="00AA3923"/>
    <w:rsid w:val="00AA3F7C"/>
    <w:rsid w:val="00AA4AC6"/>
    <w:rsid w:val="00AA4C3A"/>
    <w:rsid w:val="00AA4E8D"/>
    <w:rsid w:val="00AA525D"/>
    <w:rsid w:val="00AA5688"/>
    <w:rsid w:val="00AA56BB"/>
    <w:rsid w:val="00AA5B9D"/>
    <w:rsid w:val="00AA5E58"/>
    <w:rsid w:val="00AA61B9"/>
    <w:rsid w:val="00AA64BB"/>
    <w:rsid w:val="00AA6A32"/>
    <w:rsid w:val="00AA6BF7"/>
    <w:rsid w:val="00AA70D0"/>
    <w:rsid w:val="00AA74AF"/>
    <w:rsid w:val="00AA763A"/>
    <w:rsid w:val="00AA7699"/>
    <w:rsid w:val="00AA7A4F"/>
    <w:rsid w:val="00AA7C40"/>
    <w:rsid w:val="00AB0557"/>
    <w:rsid w:val="00AB0869"/>
    <w:rsid w:val="00AB0C2A"/>
    <w:rsid w:val="00AB1013"/>
    <w:rsid w:val="00AB1316"/>
    <w:rsid w:val="00AB1456"/>
    <w:rsid w:val="00AB16D4"/>
    <w:rsid w:val="00AB19E0"/>
    <w:rsid w:val="00AB1D84"/>
    <w:rsid w:val="00AB2728"/>
    <w:rsid w:val="00AB2AD7"/>
    <w:rsid w:val="00AB2F6B"/>
    <w:rsid w:val="00AB3004"/>
    <w:rsid w:val="00AB313B"/>
    <w:rsid w:val="00AB3704"/>
    <w:rsid w:val="00AB3A56"/>
    <w:rsid w:val="00AB3A81"/>
    <w:rsid w:val="00AB43B7"/>
    <w:rsid w:val="00AB442E"/>
    <w:rsid w:val="00AB44AC"/>
    <w:rsid w:val="00AB46EB"/>
    <w:rsid w:val="00AB5034"/>
    <w:rsid w:val="00AB5506"/>
    <w:rsid w:val="00AB5666"/>
    <w:rsid w:val="00AB5672"/>
    <w:rsid w:val="00AB5A63"/>
    <w:rsid w:val="00AB5C1E"/>
    <w:rsid w:val="00AB633A"/>
    <w:rsid w:val="00AB7051"/>
    <w:rsid w:val="00AB7D3B"/>
    <w:rsid w:val="00AB7FB0"/>
    <w:rsid w:val="00AC050F"/>
    <w:rsid w:val="00AC07A0"/>
    <w:rsid w:val="00AC089B"/>
    <w:rsid w:val="00AC0AAC"/>
    <w:rsid w:val="00AC102C"/>
    <w:rsid w:val="00AC1157"/>
    <w:rsid w:val="00AC131D"/>
    <w:rsid w:val="00AC1466"/>
    <w:rsid w:val="00AC1525"/>
    <w:rsid w:val="00AC1911"/>
    <w:rsid w:val="00AC1C17"/>
    <w:rsid w:val="00AC2B36"/>
    <w:rsid w:val="00AC366A"/>
    <w:rsid w:val="00AC385B"/>
    <w:rsid w:val="00AC3CC8"/>
    <w:rsid w:val="00AC3F01"/>
    <w:rsid w:val="00AC4176"/>
    <w:rsid w:val="00AC517C"/>
    <w:rsid w:val="00AC55C1"/>
    <w:rsid w:val="00AC5619"/>
    <w:rsid w:val="00AC5D8C"/>
    <w:rsid w:val="00AC6648"/>
    <w:rsid w:val="00AC753E"/>
    <w:rsid w:val="00AD019F"/>
    <w:rsid w:val="00AD0734"/>
    <w:rsid w:val="00AD0993"/>
    <w:rsid w:val="00AD0B1F"/>
    <w:rsid w:val="00AD0DCB"/>
    <w:rsid w:val="00AD0F91"/>
    <w:rsid w:val="00AD1354"/>
    <w:rsid w:val="00AD1465"/>
    <w:rsid w:val="00AD18E2"/>
    <w:rsid w:val="00AD1A6D"/>
    <w:rsid w:val="00AD1C42"/>
    <w:rsid w:val="00AD1CC9"/>
    <w:rsid w:val="00AD204A"/>
    <w:rsid w:val="00AD2FDA"/>
    <w:rsid w:val="00AD3056"/>
    <w:rsid w:val="00AD31C3"/>
    <w:rsid w:val="00AD392D"/>
    <w:rsid w:val="00AD455F"/>
    <w:rsid w:val="00AD4820"/>
    <w:rsid w:val="00AD5097"/>
    <w:rsid w:val="00AD54E8"/>
    <w:rsid w:val="00AD58CB"/>
    <w:rsid w:val="00AD594C"/>
    <w:rsid w:val="00AD609E"/>
    <w:rsid w:val="00AD676C"/>
    <w:rsid w:val="00AD6D08"/>
    <w:rsid w:val="00AD751F"/>
    <w:rsid w:val="00AD7A6B"/>
    <w:rsid w:val="00AD7AB1"/>
    <w:rsid w:val="00AE0628"/>
    <w:rsid w:val="00AE0B43"/>
    <w:rsid w:val="00AE0FF9"/>
    <w:rsid w:val="00AE10CA"/>
    <w:rsid w:val="00AE18AE"/>
    <w:rsid w:val="00AE253E"/>
    <w:rsid w:val="00AE2B0C"/>
    <w:rsid w:val="00AE2B6A"/>
    <w:rsid w:val="00AE2D66"/>
    <w:rsid w:val="00AE2E2A"/>
    <w:rsid w:val="00AE3038"/>
    <w:rsid w:val="00AE3144"/>
    <w:rsid w:val="00AE3181"/>
    <w:rsid w:val="00AE34D8"/>
    <w:rsid w:val="00AE35E9"/>
    <w:rsid w:val="00AE3FA7"/>
    <w:rsid w:val="00AE425F"/>
    <w:rsid w:val="00AE471B"/>
    <w:rsid w:val="00AE4907"/>
    <w:rsid w:val="00AE514B"/>
    <w:rsid w:val="00AE5A04"/>
    <w:rsid w:val="00AE5B5C"/>
    <w:rsid w:val="00AE5BE1"/>
    <w:rsid w:val="00AE5F92"/>
    <w:rsid w:val="00AE69D5"/>
    <w:rsid w:val="00AE7229"/>
    <w:rsid w:val="00AE7A05"/>
    <w:rsid w:val="00AE7E66"/>
    <w:rsid w:val="00AE7E9D"/>
    <w:rsid w:val="00AE7F6D"/>
    <w:rsid w:val="00AF03BB"/>
    <w:rsid w:val="00AF0792"/>
    <w:rsid w:val="00AF09B6"/>
    <w:rsid w:val="00AF1973"/>
    <w:rsid w:val="00AF2685"/>
    <w:rsid w:val="00AF290F"/>
    <w:rsid w:val="00AF2A61"/>
    <w:rsid w:val="00AF32D2"/>
    <w:rsid w:val="00AF3384"/>
    <w:rsid w:val="00AF34E2"/>
    <w:rsid w:val="00AF359B"/>
    <w:rsid w:val="00AF35DA"/>
    <w:rsid w:val="00AF37D5"/>
    <w:rsid w:val="00AF3927"/>
    <w:rsid w:val="00AF3A1E"/>
    <w:rsid w:val="00AF4064"/>
    <w:rsid w:val="00AF518B"/>
    <w:rsid w:val="00AF53C8"/>
    <w:rsid w:val="00AF551D"/>
    <w:rsid w:val="00AF5882"/>
    <w:rsid w:val="00AF5B5C"/>
    <w:rsid w:val="00AF625E"/>
    <w:rsid w:val="00AF6921"/>
    <w:rsid w:val="00AF6DD7"/>
    <w:rsid w:val="00AF77E0"/>
    <w:rsid w:val="00AF7C36"/>
    <w:rsid w:val="00AF7DA3"/>
    <w:rsid w:val="00B002A2"/>
    <w:rsid w:val="00B002A4"/>
    <w:rsid w:val="00B00463"/>
    <w:rsid w:val="00B00869"/>
    <w:rsid w:val="00B00BC0"/>
    <w:rsid w:val="00B00CD0"/>
    <w:rsid w:val="00B0191C"/>
    <w:rsid w:val="00B019D9"/>
    <w:rsid w:val="00B03BF8"/>
    <w:rsid w:val="00B045C3"/>
    <w:rsid w:val="00B04629"/>
    <w:rsid w:val="00B0487D"/>
    <w:rsid w:val="00B04F1C"/>
    <w:rsid w:val="00B059FB"/>
    <w:rsid w:val="00B06026"/>
    <w:rsid w:val="00B06149"/>
    <w:rsid w:val="00B0616C"/>
    <w:rsid w:val="00B063EE"/>
    <w:rsid w:val="00B065EE"/>
    <w:rsid w:val="00B0699E"/>
    <w:rsid w:val="00B06B31"/>
    <w:rsid w:val="00B06C3A"/>
    <w:rsid w:val="00B06C44"/>
    <w:rsid w:val="00B06C63"/>
    <w:rsid w:val="00B0709A"/>
    <w:rsid w:val="00B0786F"/>
    <w:rsid w:val="00B078C7"/>
    <w:rsid w:val="00B07944"/>
    <w:rsid w:val="00B07B5B"/>
    <w:rsid w:val="00B07DDF"/>
    <w:rsid w:val="00B1099D"/>
    <w:rsid w:val="00B10D5A"/>
    <w:rsid w:val="00B11DA8"/>
    <w:rsid w:val="00B1274A"/>
    <w:rsid w:val="00B12A00"/>
    <w:rsid w:val="00B12D11"/>
    <w:rsid w:val="00B13149"/>
    <w:rsid w:val="00B13511"/>
    <w:rsid w:val="00B14591"/>
    <w:rsid w:val="00B14846"/>
    <w:rsid w:val="00B149A0"/>
    <w:rsid w:val="00B1529C"/>
    <w:rsid w:val="00B15425"/>
    <w:rsid w:val="00B15865"/>
    <w:rsid w:val="00B15F05"/>
    <w:rsid w:val="00B163A9"/>
    <w:rsid w:val="00B1696C"/>
    <w:rsid w:val="00B16B6D"/>
    <w:rsid w:val="00B1704E"/>
    <w:rsid w:val="00B17050"/>
    <w:rsid w:val="00B171A4"/>
    <w:rsid w:val="00B17227"/>
    <w:rsid w:val="00B174DF"/>
    <w:rsid w:val="00B177A7"/>
    <w:rsid w:val="00B1791C"/>
    <w:rsid w:val="00B17F60"/>
    <w:rsid w:val="00B20619"/>
    <w:rsid w:val="00B20E0E"/>
    <w:rsid w:val="00B21039"/>
    <w:rsid w:val="00B214A6"/>
    <w:rsid w:val="00B216C2"/>
    <w:rsid w:val="00B216ED"/>
    <w:rsid w:val="00B21785"/>
    <w:rsid w:val="00B21B31"/>
    <w:rsid w:val="00B222D8"/>
    <w:rsid w:val="00B22392"/>
    <w:rsid w:val="00B223C3"/>
    <w:rsid w:val="00B224BA"/>
    <w:rsid w:val="00B229F2"/>
    <w:rsid w:val="00B22E09"/>
    <w:rsid w:val="00B231CD"/>
    <w:rsid w:val="00B23228"/>
    <w:rsid w:val="00B2333A"/>
    <w:rsid w:val="00B2399A"/>
    <w:rsid w:val="00B245FA"/>
    <w:rsid w:val="00B2465E"/>
    <w:rsid w:val="00B24FE0"/>
    <w:rsid w:val="00B2509C"/>
    <w:rsid w:val="00B251AB"/>
    <w:rsid w:val="00B25596"/>
    <w:rsid w:val="00B25ACA"/>
    <w:rsid w:val="00B25CF3"/>
    <w:rsid w:val="00B26F92"/>
    <w:rsid w:val="00B276BD"/>
    <w:rsid w:val="00B27AD1"/>
    <w:rsid w:val="00B27D8B"/>
    <w:rsid w:val="00B30483"/>
    <w:rsid w:val="00B3091C"/>
    <w:rsid w:val="00B309CE"/>
    <w:rsid w:val="00B3118E"/>
    <w:rsid w:val="00B316F6"/>
    <w:rsid w:val="00B31F03"/>
    <w:rsid w:val="00B322AA"/>
    <w:rsid w:val="00B324A1"/>
    <w:rsid w:val="00B32515"/>
    <w:rsid w:val="00B32B40"/>
    <w:rsid w:val="00B333D5"/>
    <w:rsid w:val="00B339D5"/>
    <w:rsid w:val="00B33C46"/>
    <w:rsid w:val="00B34153"/>
    <w:rsid w:val="00B3443D"/>
    <w:rsid w:val="00B34E63"/>
    <w:rsid w:val="00B351E0"/>
    <w:rsid w:val="00B35327"/>
    <w:rsid w:val="00B35AC3"/>
    <w:rsid w:val="00B36866"/>
    <w:rsid w:val="00B36C9C"/>
    <w:rsid w:val="00B36D0D"/>
    <w:rsid w:val="00B36DCD"/>
    <w:rsid w:val="00B36F29"/>
    <w:rsid w:val="00B371E2"/>
    <w:rsid w:val="00B37384"/>
    <w:rsid w:val="00B40128"/>
    <w:rsid w:val="00B408F7"/>
    <w:rsid w:val="00B40AE4"/>
    <w:rsid w:val="00B40B7E"/>
    <w:rsid w:val="00B40C28"/>
    <w:rsid w:val="00B41026"/>
    <w:rsid w:val="00B415A4"/>
    <w:rsid w:val="00B41691"/>
    <w:rsid w:val="00B41ADF"/>
    <w:rsid w:val="00B41C05"/>
    <w:rsid w:val="00B41DB1"/>
    <w:rsid w:val="00B42374"/>
    <w:rsid w:val="00B42486"/>
    <w:rsid w:val="00B42BCB"/>
    <w:rsid w:val="00B431E4"/>
    <w:rsid w:val="00B439E4"/>
    <w:rsid w:val="00B43BBB"/>
    <w:rsid w:val="00B43CA2"/>
    <w:rsid w:val="00B43CBA"/>
    <w:rsid w:val="00B4506B"/>
    <w:rsid w:val="00B454D2"/>
    <w:rsid w:val="00B457DB"/>
    <w:rsid w:val="00B461CC"/>
    <w:rsid w:val="00B46537"/>
    <w:rsid w:val="00B46682"/>
    <w:rsid w:val="00B46810"/>
    <w:rsid w:val="00B469AC"/>
    <w:rsid w:val="00B46C93"/>
    <w:rsid w:val="00B47C10"/>
    <w:rsid w:val="00B47EBE"/>
    <w:rsid w:val="00B504AA"/>
    <w:rsid w:val="00B50B66"/>
    <w:rsid w:val="00B5116A"/>
    <w:rsid w:val="00B513E0"/>
    <w:rsid w:val="00B52488"/>
    <w:rsid w:val="00B52910"/>
    <w:rsid w:val="00B52918"/>
    <w:rsid w:val="00B52A7C"/>
    <w:rsid w:val="00B5303D"/>
    <w:rsid w:val="00B53E0D"/>
    <w:rsid w:val="00B54544"/>
    <w:rsid w:val="00B55CBB"/>
    <w:rsid w:val="00B567D4"/>
    <w:rsid w:val="00B57329"/>
    <w:rsid w:val="00B5768C"/>
    <w:rsid w:val="00B60B12"/>
    <w:rsid w:val="00B60D32"/>
    <w:rsid w:val="00B615AB"/>
    <w:rsid w:val="00B61D11"/>
    <w:rsid w:val="00B61EEF"/>
    <w:rsid w:val="00B620E3"/>
    <w:rsid w:val="00B62350"/>
    <w:rsid w:val="00B623D9"/>
    <w:rsid w:val="00B6259E"/>
    <w:rsid w:val="00B62EF1"/>
    <w:rsid w:val="00B63477"/>
    <w:rsid w:val="00B63713"/>
    <w:rsid w:val="00B63C40"/>
    <w:rsid w:val="00B64316"/>
    <w:rsid w:val="00B6483B"/>
    <w:rsid w:val="00B64952"/>
    <w:rsid w:val="00B649A1"/>
    <w:rsid w:val="00B652C0"/>
    <w:rsid w:val="00B65341"/>
    <w:rsid w:val="00B65C59"/>
    <w:rsid w:val="00B65F55"/>
    <w:rsid w:val="00B660A7"/>
    <w:rsid w:val="00B666E6"/>
    <w:rsid w:val="00B66735"/>
    <w:rsid w:val="00B671A8"/>
    <w:rsid w:val="00B677AF"/>
    <w:rsid w:val="00B678C7"/>
    <w:rsid w:val="00B67982"/>
    <w:rsid w:val="00B70812"/>
    <w:rsid w:val="00B708C2"/>
    <w:rsid w:val="00B712E5"/>
    <w:rsid w:val="00B71451"/>
    <w:rsid w:val="00B72572"/>
    <w:rsid w:val="00B72695"/>
    <w:rsid w:val="00B72B10"/>
    <w:rsid w:val="00B72D3C"/>
    <w:rsid w:val="00B73D72"/>
    <w:rsid w:val="00B743FA"/>
    <w:rsid w:val="00B74BB7"/>
    <w:rsid w:val="00B74F72"/>
    <w:rsid w:val="00B75975"/>
    <w:rsid w:val="00B75A59"/>
    <w:rsid w:val="00B75AE4"/>
    <w:rsid w:val="00B75EEA"/>
    <w:rsid w:val="00B76144"/>
    <w:rsid w:val="00B7641F"/>
    <w:rsid w:val="00B76CB6"/>
    <w:rsid w:val="00B76E1B"/>
    <w:rsid w:val="00B77410"/>
    <w:rsid w:val="00B80303"/>
    <w:rsid w:val="00B803B5"/>
    <w:rsid w:val="00B804F4"/>
    <w:rsid w:val="00B80879"/>
    <w:rsid w:val="00B8096E"/>
    <w:rsid w:val="00B80A8B"/>
    <w:rsid w:val="00B80ED2"/>
    <w:rsid w:val="00B81192"/>
    <w:rsid w:val="00B81552"/>
    <w:rsid w:val="00B816E4"/>
    <w:rsid w:val="00B81D6C"/>
    <w:rsid w:val="00B820EA"/>
    <w:rsid w:val="00B82135"/>
    <w:rsid w:val="00B82612"/>
    <w:rsid w:val="00B82835"/>
    <w:rsid w:val="00B82D6E"/>
    <w:rsid w:val="00B82F92"/>
    <w:rsid w:val="00B832BD"/>
    <w:rsid w:val="00B8412D"/>
    <w:rsid w:val="00B842B1"/>
    <w:rsid w:val="00B843BD"/>
    <w:rsid w:val="00B84767"/>
    <w:rsid w:val="00B851E1"/>
    <w:rsid w:val="00B8530F"/>
    <w:rsid w:val="00B856F8"/>
    <w:rsid w:val="00B85BFB"/>
    <w:rsid w:val="00B862AA"/>
    <w:rsid w:val="00B8682F"/>
    <w:rsid w:val="00B86C0A"/>
    <w:rsid w:val="00B870B1"/>
    <w:rsid w:val="00B87909"/>
    <w:rsid w:val="00B902A0"/>
    <w:rsid w:val="00B90DED"/>
    <w:rsid w:val="00B9128D"/>
    <w:rsid w:val="00B91630"/>
    <w:rsid w:val="00B91715"/>
    <w:rsid w:val="00B924DB"/>
    <w:rsid w:val="00B9254B"/>
    <w:rsid w:val="00B92A2B"/>
    <w:rsid w:val="00B92ADF"/>
    <w:rsid w:val="00B92C28"/>
    <w:rsid w:val="00B92E4E"/>
    <w:rsid w:val="00B92F0B"/>
    <w:rsid w:val="00B945CF"/>
    <w:rsid w:val="00B94A87"/>
    <w:rsid w:val="00B95080"/>
    <w:rsid w:val="00B951D2"/>
    <w:rsid w:val="00B956C8"/>
    <w:rsid w:val="00B95DB7"/>
    <w:rsid w:val="00B95F5D"/>
    <w:rsid w:val="00B95FEA"/>
    <w:rsid w:val="00B96A28"/>
    <w:rsid w:val="00B96BB0"/>
    <w:rsid w:val="00B970F8"/>
    <w:rsid w:val="00B976BA"/>
    <w:rsid w:val="00B97975"/>
    <w:rsid w:val="00B97E02"/>
    <w:rsid w:val="00BA07A1"/>
    <w:rsid w:val="00BA0F60"/>
    <w:rsid w:val="00BA129D"/>
    <w:rsid w:val="00BA13EA"/>
    <w:rsid w:val="00BA191A"/>
    <w:rsid w:val="00BA1BEF"/>
    <w:rsid w:val="00BA1C20"/>
    <w:rsid w:val="00BA236A"/>
    <w:rsid w:val="00BA29C3"/>
    <w:rsid w:val="00BA2B6B"/>
    <w:rsid w:val="00BA2BE3"/>
    <w:rsid w:val="00BA2DFF"/>
    <w:rsid w:val="00BA3122"/>
    <w:rsid w:val="00BA318C"/>
    <w:rsid w:val="00BA324C"/>
    <w:rsid w:val="00BA3404"/>
    <w:rsid w:val="00BA349E"/>
    <w:rsid w:val="00BA3581"/>
    <w:rsid w:val="00BA46C7"/>
    <w:rsid w:val="00BA48F8"/>
    <w:rsid w:val="00BA4A9B"/>
    <w:rsid w:val="00BA5048"/>
    <w:rsid w:val="00BA5AD7"/>
    <w:rsid w:val="00BA5E41"/>
    <w:rsid w:val="00BA6318"/>
    <w:rsid w:val="00BA68BE"/>
    <w:rsid w:val="00BA6ED0"/>
    <w:rsid w:val="00BA7036"/>
    <w:rsid w:val="00BA73C0"/>
    <w:rsid w:val="00BA7A50"/>
    <w:rsid w:val="00BB0556"/>
    <w:rsid w:val="00BB055A"/>
    <w:rsid w:val="00BB0579"/>
    <w:rsid w:val="00BB0D3B"/>
    <w:rsid w:val="00BB115D"/>
    <w:rsid w:val="00BB1648"/>
    <w:rsid w:val="00BB18D8"/>
    <w:rsid w:val="00BB198D"/>
    <w:rsid w:val="00BB1C99"/>
    <w:rsid w:val="00BB22A1"/>
    <w:rsid w:val="00BB2465"/>
    <w:rsid w:val="00BB272E"/>
    <w:rsid w:val="00BB29C1"/>
    <w:rsid w:val="00BB2A29"/>
    <w:rsid w:val="00BB2A71"/>
    <w:rsid w:val="00BB2EB5"/>
    <w:rsid w:val="00BB2F04"/>
    <w:rsid w:val="00BB2F5F"/>
    <w:rsid w:val="00BB3071"/>
    <w:rsid w:val="00BB440A"/>
    <w:rsid w:val="00BB47E2"/>
    <w:rsid w:val="00BB496F"/>
    <w:rsid w:val="00BB4B65"/>
    <w:rsid w:val="00BB55C6"/>
    <w:rsid w:val="00BB6976"/>
    <w:rsid w:val="00BB6D6C"/>
    <w:rsid w:val="00BB6F95"/>
    <w:rsid w:val="00BB71D3"/>
    <w:rsid w:val="00BB7671"/>
    <w:rsid w:val="00BB76E6"/>
    <w:rsid w:val="00BC0AC2"/>
    <w:rsid w:val="00BC0BC0"/>
    <w:rsid w:val="00BC12C1"/>
    <w:rsid w:val="00BC1CC1"/>
    <w:rsid w:val="00BC1F22"/>
    <w:rsid w:val="00BC2675"/>
    <w:rsid w:val="00BC2C85"/>
    <w:rsid w:val="00BC31F9"/>
    <w:rsid w:val="00BC3B98"/>
    <w:rsid w:val="00BC3C70"/>
    <w:rsid w:val="00BC41F1"/>
    <w:rsid w:val="00BC44AA"/>
    <w:rsid w:val="00BC4DF8"/>
    <w:rsid w:val="00BC4E76"/>
    <w:rsid w:val="00BC50A0"/>
    <w:rsid w:val="00BC5143"/>
    <w:rsid w:val="00BC567F"/>
    <w:rsid w:val="00BC5C8F"/>
    <w:rsid w:val="00BC63E4"/>
    <w:rsid w:val="00BC7066"/>
    <w:rsid w:val="00BC7284"/>
    <w:rsid w:val="00BC736B"/>
    <w:rsid w:val="00BC7FDE"/>
    <w:rsid w:val="00BD0B22"/>
    <w:rsid w:val="00BD1247"/>
    <w:rsid w:val="00BD15C2"/>
    <w:rsid w:val="00BD1C13"/>
    <w:rsid w:val="00BD2084"/>
    <w:rsid w:val="00BD2AF4"/>
    <w:rsid w:val="00BD2BEA"/>
    <w:rsid w:val="00BD2E7A"/>
    <w:rsid w:val="00BD30D6"/>
    <w:rsid w:val="00BD3241"/>
    <w:rsid w:val="00BD3C0C"/>
    <w:rsid w:val="00BD3FC5"/>
    <w:rsid w:val="00BD43FB"/>
    <w:rsid w:val="00BD475E"/>
    <w:rsid w:val="00BD5067"/>
    <w:rsid w:val="00BD59C4"/>
    <w:rsid w:val="00BD66BB"/>
    <w:rsid w:val="00BD6EC5"/>
    <w:rsid w:val="00BD709A"/>
    <w:rsid w:val="00BD7391"/>
    <w:rsid w:val="00BD73A2"/>
    <w:rsid w:val="00BD747A"/>
    <w:rsid w:val="00BD7DCA"/>
    <w:rsid w:val="00BD7F40"/>
    <w:rsid w:val="00BE068B"/>
    <w:rsid w:val="00BE12F5"/>
    <w:rsid w:val="00BE17FE"/>
    <w:rsid w:val="00BE1802"/>
    <w:rsid w:val="00BE1B0C"/>
    <w:rsid w:val="00BE2462"/>
    <w:rsid w:val="00BE2491"/>
    <w:rsid w:val="00BE2F59"/>
    <w:rsid w:val="00BE3588"/>
    <w:rsid w:val="00BE37A8"/>
    <w:rsid w:val="00BE3BCC"/>
    <w:rsid w:val="00BE3C5D"/>
    <w:rsid w:val="00BE3EEC"/>
    <w:rsid w:val="00BE431A"/>
    <w:rsid w:val="00BE4DA9"/>
    <w:rsid w:val="00BE4E99"/>
    <w:rsid w:val="00BE534B"/>
    <w:rsid w:val="00BE53DF"/>
    <w:rsid w:val="00BE5515"/>
    <w:rsid w:val="00BE6227"/>
    <w:rsid w:val="00BE65EC"/>
    <w:rsid w:val="00BE6D0E"/>
    <w:rsid w:val="00BE7D68"/>
    <w:rsid w:val="00BF0B76"/>
    <w:rsid w:val="00BF1CBA"/>
    <w:rsid w:val="00BF1DE1"/>
    <w:rsid w:val="00BF2CA6"/>
    <w:rsid w:val="00BF3144"/>
    <w:rsid w:val="00BF34A5"/>
    <w:rsid w:val="00BF3952"/>
    <w:rsid w:val="00BF42BA"/>
    <w:rsid w:val="00BF4ACF"/>
    <w:rsid w:val="00BF52EE"/>
    <w:rsid w:val="00BF5387"/>
    <w:rsid w:val="00BF5595"/>
    <w:rsid w:val="00BF5C11"/>
    <w:rsid w:val="00BF6905"/>
    <w:rsid w:val="00BF6994"/>
    <w:rsid w:val="00BF6B8C"/>
    <w:rsid w:val="00BF6D03"/>
    <w:rsid w:val="00BF72E9"/>
    <w:rsid w:val="00BF7443"/>
    <w:rsid w:val="00BF779F"/>
    <w:rsid w:val="00C000B8"/>
    <w:rsid w:val="00C0069F"/>
    <w:rsid w:val="00C0075E"/>
    <w:rsid w:val="00C00A3A"/>
    <w:rsid w:val="00C00D56"/>
    <w:rsid w:val="00C01831"/>
    <w:rsid w:val="00C01AF5"/>
    <w:rsid w:val="00C0249D"/>
    <w:rsid w:val="00C02DC4"/>
    <w:rsid w:val="00C0336F"/>
    <w:rsid w:val="00C034CE"/>
    <w:rsid w:val="00C03506"/>
    <w:rsid w:val="00C038EB"/>
    <w:rsid w:val="00C04AC0"/>
    <w:rsid w:val="00C05189"/>
    <w:rsid w:val="00C05907"/>
    <w:rsid w:val="00C0613B"/>
    <w:rsid w:val="00C06210"/>
    <w:rsid w:val="00C0672D"/>
    <w:rsid w:val="00C06A40"/>
    <w:rsid w:val="00C074E9"/>
    <w:rsid w:val="00C1002F"/>
    <w:rsid w:val="00C1074B"/>
    <w:rsid w:val="00C10C92"/>
    <w:rsid w:val="00C1156F"/>
    <w:rsid w:val="00C11A83"/>
    <w:rsid w:val="00C123AA"/>
    <w:rsid w:val="00C12482"/>
    <w:rsid w:val="00C127B5"/>
    <w:rsid w:val="00C12BC2"/>
    <w:rsid w:val="00C1309F"/>
    <w:rsid w:val="00C13396"/>
    <w:rsid w:val="00C1348E"/>
    <w:rsid w:val="00C1361D"/>
    <w:rsid w:val="00C13E0E"/>
    <w:rsid w:val="00C14505"/>
    <w:rsid w:val="00C146AC"/>
    <w:rsid w:val="00C14853"/>
    <w:rsid w:val="00C14B4D"/>
    <w:rsid w:val="00C14F1C"/>
    <w:rsid w:val="00C15084"/>
    <w:rsid w:val="00C154F3"/>
    <w:rsid w:val="00C155EB"/>
    <w:rsid w:val="00C157C6"/>
    <w:rsid w:val="00C15BFD"/>
    <w:rsid w:val="00C16766"/>
    <w:rsid w:val="00C172C3"/>
    <w:rsid w:val="00C17436"/>
    <w:rsid w:val="00C175FF"/>
    <w:rsid w:val="00C2052E"/>
    <w:rsid w:val="00C212A9"/>
    <w:rsid w:val="00C214B0"/>
    <w:rsid w:val="00C217ED"/>
    <w:rsid w:val="00C21890"/>
    <w:rsid w:val="00C218D3"/>
    <w:rsid w:val="00C21C7A"/>
    <w:rsid w:val="00C21EAA"/>
    <w:rsid w:val="00C21FFA"/>
    <w:rsid w:val="00C2244F"/>
    <w:rsid w:val="00C22563"/>
    <w:rsid w:val="00C22E7C"/>
    <w:rsid w:val="00C2346A"/>
    <w:rsid w:val="00C23727"/>
    <w:rsid w:val="00C23B48"/>
    <w:rsid w:val="00C23DA8"/>
    <w:rsid w:val="00C23EA1"/>
    <w:rsid w:val="00C24692"/>
    <w:rsid w:val="00C24720"/>
    <w:rsid w:val="00C2474F"/>
    <w:rsid w:val="00C2570F"/>
    <w:rsid w:val="00C26019"/>
    <w:rsid w:val="00C26030"/>
    <w:rsid w:val="00C27392"/>
    <w:rsid w:val="00C27486"/>
    <w:rsid w:val="00C27F6F"/>
    <w:rsid w:val="00C304BC"/>
    <w:rsid w:val="00C3097F"/>
    <w:rsid w:val="00C30991"/>
    <w:rsid w:val="00C30C79"/>
    <w:rsid w:val="00C30D4F"/>
    <w:rsid w:val="00C30ECF"/>
    <w:rsid w:val="00C31146"/>
    <w:rsid w:val="00C31B0F"/>
    <w:rsid w:val="00C32237"/>
    <w:rsid w:val="00C32869"/>
    <w:rsid w:val="00C32C3F"/>
    <w:rsid w:val="00C32C5B"/>
    <w:rsid w:val="00C33391"/>
    <w:rsid w:val="00C338C2"/>
    <w:rsid w:val="00C33DA2"/>
    <w:rsid w:val="00C3471E"/>
    <w:rsid w:val="00C35668"/>
    <w:rsid w:val="00C357CC"/>
    <w:rsid w:val="00C35D5A"/>
    <w:rsid w:val="00C35E05"/>
    <w:rsid w:val="00C36374"/>
    <w:rsid w:val="00C36EBB"/>
    <w:rsid w:val="00C37842"/>
    <w:rsid w:val="00C37ACA"/>
    <w:rsid w:val="00C37BC0"/>
    <w:rsid w:val="00C37C60"/>
    <w:rsid w:val="00C37D57"/>
    <w:rsid w:val="00C400A2"/>
    <w:rsid w:val="00C4057F"/>
    <w:rsid w:val="00C4077B"/>
    <w:rsid w:val="00C40EC6"/>
    <w:rsid w:val="00C41195"/>
    <w:rsid w:val="00C413C6"/>
    <w:rsid w:val="00C417C4"/>
    <w:rsid w:val="00C4188C"/>
    <w:rsid w:val="00C42EC0"/>
    <w:rsid w:val="00C431A6"/>
    <w:rsid w:val="00C43597"/>
    <w:rsid w:val="00C43B15"/>
    <w:rsid w:val="00C43BE6"/>
    <w:rsid w:val="00C43CEA"/>
    <w:rsid w:val="00C43CFB"/>
    <w:rsid w:val="00C445AC"/>
    <w:rsid w:val="00C44687"/>
    <w:rsid w:val="00C449B6"/>
    <w:rsid w:val="00C44F08"/>
    <w:rsid w:val="00C456EE"/>
    <w:rsid w:val="00C457F2"/>
    <w:rsid w:val="00C458B8"/>
    <w:rsid w:val="00C459D8"/>
    <w:rsid w:val="00C45F66"/>
    <w:rsid w:val="00C461A4"/>
    <w:rsid w:val="00C46341"/>
    <w:rsid w:val="00C46A5C"/>
    <w:rsid w:val="00C46FDA"/>
    <w:rsid w:val="00C46FE6"/>
    <w:rsid w:val="00C47122"/>
    <w:rsid w:val="00C47C54"/>
    <w:rsid w:val="00C507B1"/>
    <w:rsid w:val="00C50DAD"/>
    <w:rsid w:val="00C51102"/>
    <w:rsid w:val="00C51552"/>
    <w:rsid w:val="00C518D7"/>
    <w:rsid w:val="00C525CB"/>
    <w:rsid w:val="00C52CD6"/>
    <w:rsid w:val="00C52EF9"/>
    <w:rsid w:val="00C5337C"/>
    <w:rsid w:val="00C53BC3"/>
    <w:rsid w:val="00C53C7E"/>
    <w:rsid w:val="00C54060"/>
    <w:rsid w:val="00C542C4"/>
    <w:rsid w:val="00C544F4"/>
    <w:rsid w:val="00C54600"/>
    <w:rsid w:val="00C54CA8"/>
    <w:rsid w:val="00C54D3C"/>
    <w:rsid w:val="00C55858"/>
    <w:rsid w:val="00C55B42"/>
    <w:rsid w:val="00C5629F"/>
    <w:rsid w:val="00C563F5"/>
    <w:rsid w:val="00C5654C"/>
    <w:rsid w:val="00C568F4"/>
    <w:rsid w:val="00C56A4D"/>
    <w:rsid w:val="00C56B1B"/>
    <w:rsid w:val="00C571C1"/>
    <w:rsid w:val="00C5742D"/>
    <w:rsid w:val="00C57538"/>
    <w:rsid w:val="00C575AC"/>
    <w:rsid w:val="00C5769D"/>
    <w:rsid w:val="00C57799"/>
    <w:rsid w:val="00C578AD"/>
    <w:rsid w:val="00C57E1D"/>
    <w:rsid w:val="00C57EB2"/>
    <w:rsid w:val="00C60A78"/>
    <w:rsid w:val="00C60C5F"/>
    <w:rsid w:val="00C61042"/>
    <w:rsid w:val="00C6107B"/>
    <w:rsid w:val="00C6148D"/>
    <w:rsid w:val="00C62043"/>
    <w:rsid w:val="00C62440"/>
    <w:rsid w:val="00C6290E"/>
    <w:rsid w:val="00C62951"/>
    <w:rsid w:val="00C63069"/>
    <w:rsid w:val="00C6310A"/>
    <w:rsid w:val="00C63329"/>
    <w:rsid w:val="00C63758"/>
    <w:rsid w:val="00C64165"/>
    <w:rsid w:val="00C6446F"/>
    <w:rsid w:val="00C646AC"/>
    <w:rsid w:val="00C646DD"/>
    <w:rsid w:val="00C647A2"/>
    <w:rsid w:val="00C64A46"/>
    <w:rsid w:val="00C64F49"/>
    <w:rsid w:val="00C6596A"/>
    <w:rsid w:val="00C65ABE"/>
    <w:rsid w:val="00C65B55"/>
    <w:rsid w:val="00C65C7D"/>
    <w:rsid w:val="00C6602A"/>
    <w:rsid w:val="00C66219"/>
    <w:rsid w:val="00C66426"/>
    <w:rsid w:val="00C66560"/>
    <w:rsid w:val="00C66CA3"/>
    <w:rsid w:val="00C66D99"/>
    <w:rsid w:val="00C67105"/>
    <w:rsid w:val="00C7063A"/>
    <w:rsid w:val="00C70C01"/>
    <w:rsid w:val="00C70D3F"/>
    <w:rsid w:val="00C7180D"/>
    <w:rsid w:val="00C71AC6"/>
    <w:rsid w:val="00C71BF9"/>
    <w:rsid w:val="00C71DCB"/>
    <w:rsid w:val="00C724AE"/>
    <w:rsid w:val="00C72CCE"/>
    <w:rsid w:val="00C72D2C"/>
    <w:rsid w:val="00C73319"/>
    <w:rsid w:val="00C7368E"/>
    <w:rsid w:val="00C73E42"/>
    <w:rsid w:val="00C73F5E"/>
    <w:rsid w:val="00C74359"/>
    <w:rsid w:val="00C746C6"/>
    <w:rsid w:val="00C7478D"/>
    <w:rsid w:val="00C74B87"/>
    <w:rsid w:val="00C74BF8"/>
    <w:rsid w:val="00C74C10"/>
    <w:rsid w:val="00C757E4"/>
    <w:rsid w:val="00C758AC"/>
    <w:rsid w:val="00C76795"/>
    <w:rsid w:val="00C7708E"/>
    <w:rsid w:val="00C77141"/>
    <w:rsid w:val="00C800E4"/>
    <w:rsid w:val="00C80148"/>
    <w:rsid w:val="00C801EE"/>
    <w:rsid w:val="00C80276"/>
    <w:rsid w:val="00C8098A"/>
    <w:rsid w:val="00C80FBE"/>
    <w:rsid w:val="00C813A0"/>
    <w:rsid w:val="00C81459"/>
    <w:rsid w:val="00C81524"/>
    <w:rsid w:val="00C8174E"/>
    <w:rsid w:val="00C8183C"/>
    <w:rsid w:val="00C81A7C"/>
    <w:rsid w:val="00C82131"/>
    <w:rsid w:val="00C8231C"/>
    <w:rsid w:val="00C82A5A"/>
    <w:rsid w:val="00C82AA2"/>
    <w:rsid w:val="00C8368A"/>
    <w:rsid w:val="00C83BC9"/>
    <w:rsid w:val="00C83E12"/>
    <w:rsid w:val="00C841C7"/>
    <w:rsid w:val="00C84539"/>
    <w:rsid w:val="00C847DF"/>
    <w:rsid w:val="00C8546A"/>
    <w:rsid w:val="00C860E3"/>
    <w:rsid w:val="00C8610D"/>
    <w:rsid w:val="00C86428"/>
    <w:rsid w:val="00C86520"/>
    <w:rsid w:val="00C86B3F"/>
    <w:rsid w:val="00C86CEE"/>
    <w:rsid w:val="00C86DB8"/>
    <w:rsid w:val="00C86EE3"/>
    <w:rsid w:val="00C87020"/>
    <w:rsid w:val="00C87B79"/>
    <w:rsid w:val="00C87CF0"/>
    <w:rsid w:val="00C87E2C"/>
    <w:rsid w:val="00C87F14"/>
    <w:rsid w:val="00C90699"/>
    <w:rsid w:val="00C90C16"/>
    <w:rsid w:val="00C90DB3"/>
    <w:rsid w:val="00C91181"/>
    <w:rsid w:val="00C91469"/>
    <w:rsid w:val="00C91499"/>
    <w:rsid w:val="00C916CC"/>
    <w:rsid w:val="00C918C3"/>
    <w:rsid w:val="00C924AC"/>
    <w:rsid w:val="00C9281D"/>
    <w:rsid w:val="00C9295B"/>
    <w:rsid w:val="00C92A1E"/>
    <w:rsid w:val="00C933D6"/>
    <w:rsid w:val="00C9401C"/>
    <w:rsid w:val="00C946BE"/>
    <w:rsid w:val="00C94C46"/>
    <w:rsid w:val="00C954C5"/>
    <w:rsid w:val="00C955BE"/>
    <w:rsid w:val="00C95E7F"/>
    <w:rsid w:val="00C960D7"/>
    <w:rsid w:val="00C9628E"/>
    <w:rsid w:val="00C962D3"/>
    <w:rsid w:val="00C963B1"/>
    <w:rsid w:val="00C9696A"/>
    <w:rsid w:val="00C97ACB"/>
    <w:rsid w:val="00C97D40"/>
    <w:rsid w:val="00CA0918"/>
    <w:rsid w:val="00CA0A34"/>
    <w:rsid w:val="00CA0DDA"/>
    <w:rsid w:val="00CA19A8"/>
    <w:rsid w:val="00CA1CBB"/>
    <w:rsid w:val="00CA1F60"/>
    <w:rsid w:val="00CA2A32"/>
    <w:rsid w:val="00CA2E09"/>
    <w:rsid w:val="00CA39F5"/>
    <w:rsid w:val="00CA3B7C"/>
    <w:rsid w:val="00CA4230"/>
    <w:rsid w:val="00CA44A5"/>
    <w:rsid w:val="00CA46D6"/>
    <w:rsid w:val="00CA4B0F"/>
    <w:rsid w:val="00CA4F87"/>
    <w:rsid w:val="00CA55C6"/>
    <w:rsid w:val="00CA60B9"/>
    <w:rsid w:val="00CA6359"/>
    <w:rsid w:val="00CA6B6E"/>
    <w:rsid w:val="00CA784F"/>
    <w:rsid w:val="00CA7ADF"/>
    <w:rsid w:val="00CB03F7"/>
    <w:rsid w:val="00CB0439"/>
    <w:rsid w:val="00CB06AE"/>
    <w:rsid w:val="00CB08E4"/>
    <w:rsid w:val="00CB0D23"/>
    <w:rsid w:val="00CB0E79"/>
    <w:rsid w:val="00CB117C"/>
    <w:rsid w:val="00CB1847"/>
    <w:rsid w:val="00CB1F2C"/>
    <w:rsid w:val="00CB25D9"/>
    <w:rsid w:val="00CB2926"/>
    <w:rsid w:val="00CB2A84"/>
    <w:rsid w:val="00CB2BA0"/>
    <w:rsid w:val="00CB2DC9"/>
    <w:rsid w:val="00CB3110"/>
    <w:rsid w:val="00CB33AC"/>
    <w:rsid w:val="00CB35D7"/>
    <w:rsid w:val="00CB38B6"/>
    <w:rsid w:val="00CB391D"/>
    <w:rsid w:val="00CB39D1"/>
    <w:rsid w:val="00CB3E30"/>
    <w:rsid w:val="00CB4033"/>
    <w:rsid w:val="00CB4552"/>
    <w:rsid w:val="00CB4E4D"/>
    <w:rsid w:val="00CB5573"/>
    <w:rsid w:val="00CB5ABB"/>
    <w:rsid w:val="00CB5ACD"/>
    <w:rsid w:val="00CB6135"/>
    <w:rsid w:val="00CB61AB"/>
    <w:rsid w:val="00CB6377"/>
    <w:rsid w:val="00CB6516"/>
    <w:rsid w:val="00CB6723"/>
    <w:rsid w:val="00CB6834"/>
    <w:rsid w:val="00CB699B"/>
    <w:rsid w:val="00CB7040"/>
    <w:rsid w:val="00CB73B0"/>
    <w:rsid w:val="00CB742E"/>
    <w:rsid w:val="00CB7528"/>
    <w:rsid w:val="00CB7A40"/>
    <w:rsid w:val="00CC02F8"/>
    <w:rsid w:val="00CC0DE5"/>
    <w:rsid w:val="00CC1938"/>
    <w:rsid w:val="00CC1C7D"/>
    <w:rsid w:val="00CC203D"/>
    <w:rsid w:val="00CC20B9"/>
    <w:rsid w:val="00CC23E9"/>
    <w:rsid w:val="00CC2459"/>
    <w:rsid w:val="00CC2947"/>
    <w:rsid w:val="00CC2ACD"/>
    <w:rsid w:val="00CC3583"/>
    <w:rsid w:val="00CC37FC"/>
    <w:rsid w:val="00CC5956"/>
    <w:rsid w:val="00CC6158"/>
    <w:rsid w:val="00CC6648"/>
    <w:rsid w:val="00CC665C"/>
    <w:rsid w:val="00CC6D9B"/>
    <w:rsid w:val="00CC6FC5"/>
    <w:rsid w:val="00CC72A0"/>
    <w:rsid w:val="00CC7DF5"/>
    <w:rsid w:val="00CC7FF1"/>
    <w:rsid w:val="00CD0547"/>
    <w:rsid w:val="00CD0D3E"/>
    <w:rsid w:val="00CD12B4"/>
    <w:rsid w:val="00CD1308"/>
    <w:rsid w:val="00CD1318"/>
    <w:rsid w:val="00CD16B9"/>
    <w:rsid w:val="00CD16CF"/>
    <w:rsid w:val="00CD16EF"/>
    <w:rsid w:val="00CD17BF"/>
    <w:rsid w:val="00CD1C9E"/>
    <w:rsid w:val="00CD2183"/>
    <w:rsid w:val="00CD2428"/>
    <w:rsid w:val="00CD2783"/>
    <w:rsid w:val="00CD3425"/>
    <w:rsid w:val="00CD37B4"/>
    <w:rsid w:val="00CD380A"/>
    <w:rsid w:val="00CD3C02"/>
    <w:rsid w:val="00CD42B1"/>
    <w:rsid w:val="00CD4438"/>
    <w:rsid w:val="00CD45AC"/>
    <w:rsid w:val="00CD4D90"/>
    <w:rsid w:val="00CD5F50"/>
    <w:rsid w:val="00CD6065"/>
    <w:rsid w:val="00CD62BE"/>
    <w:rsid w:val="00CD679F"/>
    <w:rsid w:val="00CD6CD9"/>
    <w:rsid w:val="00CE039C"/>
    <w:rsid w:val="00CE0425"/>
    <w:rsid w:val="00CE0A1B"/>
    <w:rsid w:val="00CE0B5E"/>
    <w:rsid w:val="00CE1A68"/>
    <w:rsid w:val="00CE1A70"/>
    <w:rsid w:val="00CE1D56"/>
    <w:rsid w:val="00CE1DF4"/>
    <w:rsid w:val="00CE2050"/>
    <w:rsid w:val="00CE2DFD"/>
    <w:rsid w:val="00CE2EF5"/>
    <w:rsid w:val="00CE30D1"/>
    <w:rsid w:val="00CE3306"/>
    <w:rsid w:val="00CE36CB"/>
    <w:rsid w:val="00CE3FBA"/>
    <w:rsid w:val="00CE4028"/>
    <w:rsid w:val="00CE46C0"/>
    <w:rsid w:val="00CE4745"/>
    <w:rsid w:val="00CE5677"/>
    <w:rsid w:val="00CE5C99"/>
    <w:rsid w:val="00CE643A"/>
    <w:rsid w:val="00CE67C4"/>
    <w:rsid w:val="00CE6A19"/>
    <w:rsid w:val="00CE6E2A"/>
    <w:rsid w:val="00CE7424"/>
    <w:rsid w:val="00CE7577"/>
    <w:rsid w:val="00CF0046"/>
    <w:rsid w:val="00CF021C"/>
    <w:rsid w:val="00CF056D"/>
    <w:rsid w:val="00CF088B"/>
    <w:rsid w:val="00CF0E7F"/>
    <w:rsid w:val="00CF12E8"/>
    <w:rsid w:val="00CF1E01"/>
    <w:rsid w:val="00CF24B9"/>
    <w:rsid w:val="00CF2BA1"/>
    <w:rsid w:val="00CF32D8"/>
    <w:rsid w:val="00CF36BE"/>
    <w:rsid w:val="00CF41CA"/>
    <w:rsid w:val="00CF4466"/>
    <w:rsid w:val="00CF4DA5"/>
    <w:rsid w:val="00CF5A5A"/>
    <w:rsid w:val="00CF5D73"/>
    <w:rsid w:val="00CF6711"/>
    <w:rsid w:val="00CF687D"/>
    <w:rsid w:val="00CF7047"/>
    <w:rsid w:val="00CF7C3E"/>
    <w:rsid w:val="00CF7EBB"/>
    <w:rsid w:val="00CF7F04"/>
    <w:rsid w:val="00D00209"/>
    <w:rsid w:val="00D00F24"/>
    <w:rsid w:val="00D013DC"/>
    <w:rsid w:val="00D014D1"/>
    <w:rsid w:val="00D0160C"/>
    <w:rsid w:val="00D01618"/>
    <w:rsid w:val="00D01A8C"/>
    <w:rsid w:val="00D01BED"/>
    <w:rsid w:val="00D02B9F"/>
    <w:rsid w:val="00D040A3"/>
    <w:rsid w:val="00D040FE"/>
    <w:rsid w:val="00D04356"/>
    <w:rsid w:val="00D04780"/>
    <w:rsid w:val="00D04C6F"/>
    <w:rsid w:val="00D04D9B"/>
    <w:rsid w:val="00D0518A"/>
    <w:rsid w:val="00D05374"/>
    <w:rsid w:val="00D053FA"/>
    <w:rsid w:val="00D057D9"/>
    <w:rsid w:val="00D05D9D"/>
    <w:rsid w:val="00D06272"/>
    <w:rsid w:val="00D063B3"/>
    <w:rsid w:val="00D065BC"/>
    <w:rsid w:val="00D068EE"/>
    <w:rsid w:val="00D069C8"/>
    <w:rsid w:val="00D06F52"/>
    <w:rsid w:val="00D07663"/>
    <w:rsid w:val="00D07792"/>
    <w:rsid w:val="00D07CC7"/>
    <w:rsid w:val="00D10136"/>
    <w:rsid w:val="00D103F2"/>
    <w:rsid w:val="00D1062D"/>
    <w:rsid w:val="00D10652"/>
    <w:rsid w:val="00D10797"/>
    <w:rsid w:val="00D10B1C"/>
    <w:rsid w:val="00D10BC6"/>
    <w:rsid w:val="00D10E44"/>
    <w:rsid w:val="00D123CA"/>
    <w:rsid w:val="00D129D7"/>
    <w:rsid w:val="00D12FE2"/>
    <w:rsid w:val="00D1323A"/>
    <w:rsid w:val="00D13853"/>
    <w:rsid w:val="00D1405C"/>
    <w:rsid w:val="00D14C98"/>
    <w:rsid w:val="00D1647F"/>
    <w:rsid w:val="00D16C70"/>
    <w:rsid w:val="00D17032"/>
    <w:rsid w:val="00D17505"/>
    <w:rsid w:val="00D17819"/>
    <w:rsid w:val="00D17D78"/>
    <w:rsid w:val="00D20083"/>
    <w:rsid w:val="00D203B1"/>
    <w:rsid w:val="00D2101E"/>
    <w:rsid w:val="00D21483"/>
    <w:rsid w:val="00D2152A"/>
    <w:rsid w:val="00D2163C"/>
    <w:rsid w:val="00D21E94"/>
    <w:rsid w:val="00D22129"/>
    <w:rsid w:val="00D228D1"/>
    <w:rsid w:val="00D22F7A"/>
    <w:rsid w:val="00D23588"/>
    <w:rsid w:val="00D2415A"/>
    <w:rsid w:val="00D24792"/>
    <w:rsid w:val="00D24B63"/>
    <w:rsid w:val="00D251CC"/>
    <w:rsid w:val="00D25508"/>
    <w:rsid w:val="00D2597B"/>
    <w:rsid w:val="00D25A9B"/>
    <w:rsid w:val="00D26008"/>
    <w:rsid w:val="00D26AB8"/>
    <w:rsid w:val="00D26B73"/>
    <w:rsid w:val="00D27434"/>
    <w:rsid w:val="00D27730"/>
    <w:rsid w:val="00D30067"/>
    <w:rsid w:val="00D30290"/>
    <w:rsid w:val="00D30B88"/>
    <w:rsid w:val="00D30EA7"/>
    <w:rsid w:val="00D3117D"/>
    <w:rsid w:val="00D311A6"/>
    <w:rsid w:val="00D31203"/>
    <w:rsid w:val="00D31353"/>
    <w:rsid w:val="00D31A48"/>
    <w:rsid w:val="00D3234D"/>
    <w:rsid w:val="00D3236F"/>
    <w:rsid w:val="00D33517"/>
    <w:rsid w:val="00D33CB5"/>
    <w:rsid w:val="00D33D66"/>
    <w:rsid w:val="00D340ED"/>
    <w:rsid w:val="00D34646"/>
    <w:rsid w:val="00D34873"/>
    <w:rsid w:val="00D34FBA"/>
    <w:rsid w:val="00D35357"/>
    <w:rsid w:val="00D3551E"/>
    <w:rsid w:val="00D357EE"/>
    <w:rsid w:val="00D35B18"/>
    <w:rsid w:val="00D3638D"/>
    <w:rsid w:val="00D363C5"/>
    <w:rsid w:val="00D373D1"/>
    <w:rsid w:val="00D37658"/>
    <w:rsid w:val="00D37708"/>
    <w:rsid w:val="00D3798E"/>
    <w:rsid w:val="00D379EF"/>
    <w:rsid w:val="00D37BBE"/>
    <w:rsid w:val="00D40829"/>
    <w:rsid w:val="00D40AF2"/>
    <w:rsid w:val="00D40B89"/>
    <w:rsid w:val="00D40C3B"/>
    <w:rsid w:val="00D4184A"/>
    <w:rsid w:val="00D41BB1"/>
    <w:rsid w:val="00D420AF"/>
    <w:rsid w:val="00D42307"/>
    <w:rsid w:val="00D42E92"/>
    <w:rsid w:val="00D435E1"/>
    <w:rsid w:val="00D43662"/>
    <w:rsid w:val="00D437B9"/>
    <w:rsid w:val="00D43D80"/>
    <w:rsid w:val="00D44F2E"/>
    <w:rsid w:val="00D4510A"/>
    <w:rsid w:val="00D45950"/>
    <w:rsid w:val="00D45D3D"/>
    <w:rsid w:val="00D46034"/>
    <w:rsid w:val="00D462EC"/>
    <w:rsid w:val="00D463DE"/>
    <w:rsid w:val="00D46649"/>
    <w:rsid w:val="00D4679E"/>
    <w:rsid w:val="00D470A8"/>
    <w:rsid w:val="00D47220"/>
    <w:rsid w:val="00D47570"/>
    <w:rsid w:val="00D47596"/>
    <w:rsid w:val="00D476CB"/>
    <w:rsid w:val="00D47842"/>
    <w:rsid w:val="00D5028B"/>
    <w:rsid w:val="00D5082F"/>
    <w:rsid w:val="00D50AF7"/>
    <w:rsid w:val="00D51118"/>
    <w:rsid w:val="00D5141A"/>
    <w:rsid w:val="00D51461"/>
    <w:rsid w:val="00D51689"/>
    <w:rsid w:val="00D52233"/>
    <w:rsid w:val="00D524EB"/>
    <w:rsid w:val="00D52DDF"/>
    <w:rsid w:val="00D53117"/>
    <w:rsid w:val="00D533D3"/>
    <w:rsid w:val="00D53CE1"/>
    <w:rsid w:val="00D53DEB"/>
    <w:rsid w:val="00D53F30"/>
    <w:rsid w:val="00D553CF"/>
    <w:rsid w:val="00D5596E"/>
    <w:rsid w:val="00D55D58"/>
    <w:rsid w:val="00D56304"/>
    <w:rsid w:val="00D56C64"/>
    <w:rsid w:val="00D5714E"/>
    <w:rsid w:val="00D57AB9"/>
    <w:rsid w:val="00D57AC5"/>
    <w:rsid w:val="00D57D54"/>
    <w:rsid w:val="00D602BF"/>
    <w:rsid w:val="00D603BA"/>
    <w:rsid w:val="00D60FB7"/>
    <w:rsid w:val="00D61261"/>
    <w:rsid w:val="00D616D2"/>
    <w:rsid w:val="00D619C5"/>
    <w:rsid w:val="00D624DA"/>
    <w:rsid w:val="00D62934"/>
    <w:rsid w:val="00D62E5B"/>
    <w:rsid w:val="00D63226"/>
    <w:rsid w:val="00D63954"/>
    <w:rsid w:val="00D654A7"/>
    <w:rsid w:val="00D6578C"/>
    <w:rsid w:val="00D66DD3"/>
    <w:rsid w:val="00D66E6A"/>
    <w:rsid w:val="00D66F6B"/>
    <w:rsid w:val="00D673E7"/>
    <w:rsid w:val="00D675C6"/>
    <w:rsid w:val="00D67E0E"/>
    <w:rsid w:val="00D713E3"/>
    <w:rsid w:val="00D7193D"/>
    <w:rsid w:val="00D71953"/>
    <w:rsid w:val="00D71EBF"/>
    <w:rsid w:val="00D7266A"/>
    <w:rsid w:val="00D72B78"/>
    <w:rsid w:val="00D72C60"/>
    <w:rsid w:val="00D72D39"/>
    <w:rsid w:val="00D72DA0"/>
    <w:rsid w:val="00D739F7"/>
    <w:rsid w:val="00D73E6D"/>
    <w:rsid w:val="00D740DD"/>
    <w:rsid w:val="00D74346"/>
    <w:rsid w:val="00D74529"/>
    <w:rsid w:val="00D74A9F"/>
    <w:rsid w:val="00D75383"/>
    <w:rsid w:val="00D757FB"/>
    <w:rsid w:val="00D75C7F"/>
    <w:rsid w:val="00D760F2"/>
    <w:rsid w:val="00D76815"/>
    <w:rsid w:val="00D76EDC"/>
    <w:rsid w:val="00D76F07"/>
    <w:rsid w:val="00D77440"/>
    <w:rsid w:val="00D77BDE"/>
    <w:rsid w:val="00D77C93"/>
    <w:rsid w:val="00D77D55"/>
    <w:rsid w:val="00D77E6C"/>
    <w:rsid w:val="00D80956"/>
    <w:rsid w:val="00D80999"/>
    <w:rsid w:val="00D809EA"/>
    <w:rsid w:val="00D80A7C"/>
    <w:rsid w:val="00D80BEA"/>
    <w:rsid w:val="00D80CDB"/>
    <w:rsid w:val="00D81192"/>
    <w:rsid w:val="00D81C46"/>
    <w:rsid w:val="00D81CC7"/>
    <w:rsid w:val="00D82786"/>
    <w:rsid w:val="00D82945"/>
    <w:rsid w:val="00D82B5B"/>
    <w:rsid w:val="00D82CD5"/>
    <w:rsid w:val="00D83102"/>
    <w:rsid w:val="00D833C9"/>
    <w:rsid w:val="00D83501"/>
    <w:rsid w:val="00D838AD"/>
    <w:rsid w:val="00D83EEF"/>
    <w:rsid w:val="00D84AD9"/>
    <w:rsid w:val="00D84CA5"/>
    <w:rsid w:val="00D8515E"/>
    <w:rsid w:val="00D852E9"/>
    <w:rsid w:val="00D85FC0"/>
    <w:rsid w:val="00D861F2"/>
    <w:rsid w:val="00D8652C"/>
    <w:rsid w:val="00D86F74"/>
    <w:rsid w:val="00D87322"/>
    <w:rsid w:val="00D87ABB"/>
    <w:rsid w:val="00D87C8F"/>
    <w:rsid w:val="00D90100"/>
    <w:rsid w:val="00D90123"/>
    <w:rsid w:val="00D904C0"/>
    <w:rsid w:val="00D90552"/>
    <w:rsid w:val="00D90662"/>
    <w:rsid w:val="00D9073C"/>
    <w:rsid w:val="00D90F0B"/>
    <w:rsid w:val="00D917FD"/>
    <w:rsid w:val="00D91E7D"/>
    <w:rsid w:val="00D9200D"/>
    <w:rsid w:val="00D92872"/>
    <w:rsid w:val="00D92BC2"/>
    <w:rsid w:val="00D92E65"/>
    <w:rsid w:val="00D936C3"/>
    <w:rsid w:val="00D9373B"/>
    <w:rsid w:val="00D937A8"/>
    <w:rsid w:val="00D945B2"/>
    <w:rsid w:val="00D94734"/>
    <w:rsid w:val="00D95C64"/>
    <w:rsid w:val="00D95FDC"/>
    <w:rsid w:val="00D96976"/>
    <w:rsid w:val="00D972FB"/>
    <w:rsid w:val="00D97C1E"/>
    <w:rsid w:val="00D97F4F"/>
    <w:rsid w:val="00DA004B"/>
    <w:rsid w:val="00DA0B0D"/>
    <w:rsid w:val="00DA0C21"/>
    <w:rsid w:val="00DA0D56"/>
    <w:rsid w:val="00DA0F1A"/>
    <w:rsid w:val="00DA1302"/>
    <w:rsid w:val="00DA198B"/>
    <w:rsid w:val="00DA1D03"/>
    <w:rsid w:val="00DA274B"/>
    <w:rsid w:val="00DA2947"/>
    <w:rsid w:val="00DA29AF"/>
    <w:rsid w:val="00DA2B44"/>
    <w:rsid w:val="00DA2C5C"/>
    <w:rsid w:val="00DA2E0E"/>
    <w:rsid w:val="00DA324C"/>
    <w:rsid w:val="00DA33E9"/>
    <w:rsid w:val="00DA405F"/>
    <w:rsid w:val="00DA41E5"/>
    <w:rsid w:val="00DA4296"/>
    <w:rsid w:val="00DA4ADC"/>
    <w:rsid w:val="00DA50B4"/>
    <w:rsid w:val="00DA51BB"/>
    <w:rsid w:val="00DA5620"/>
    <w:rsid w:val="00DA577E"/>
    <w:rsid w:val="00DA68ED"/>
    <w:rsid w:val="00DA6E32"/>
    <w:rsid w:val="00DA6E60"/>
    <w:rsid w:val="00DA76EA"/>
    <w:rsid w:val="00DB0786"/>
    <w:rsid w:val="00DB1A71"/>
    <w:rsid w:val="00DB220F"/>
    <w:rsid w:val="00DB22A5"/>
    <w:rsid w:val="00DB22AA"/>
    <w:rsid w:val="00DB2A98"/>
    <w:rsid w:val="00DB2CB2"/>
    <w:rsid w:val="00DB3303"/>
    <w:rsid w:val="00DB36CE"/>
    <w:rsid w:val="00DB4181"/>
    <w:rsid w:val="00DB4520"/>
    <w:rsid w:val="00DB4769"/>
    <w:rsid w:val="00DB4E28"/>
    <w:rsid w:val="00DB5102"/>
    <w:rsid w:val="00DB6594"/>
    <w:rsid w:val="00DB6D43"/>
    <w:rsid w:val="00DB6D7F"/>
    <w:rsid w:val="00DB6FA3"/>
    <w:rsid w:val="00DB70D8"/>
    <w:rsid w:val="00DC04C9"/>
    <w:rsid w:val="00DC0618"/>
    <w:rsid w:val="00DC0DFF"/>
    <w:rsid w:val="00DC1643"/>
    <w:rsid w:val="00DC1C1E"/>
    <w:rsid w:val="00DC1D11"/>
    <w:rsid w:val="00DC1D2E"/>
    <w:rsid w:val="00DC1F15"/>
    <w:rsid w:val="00DC231A"/>
    <w:rsid w:val="00DC2639"/>
    <w:rsid w:val="00DC29A8"/>
    <w:rsid w:val="00DC2B4F"/>
    <w:rsid w:val="00DC2E16"/>
    <w:rsid w:val="00DC2F22"/>
    <w:rsid w:val="00DC36A8"/>
    <w:rsid w:val="00DC45A0"/>
    <w:rsid w:val="00DC5330"/>
    <w:rsid w:val="00DC5629"/>
    <w:rsid w:val="00DC5795"/>
    <w:rsid w:val="00DC58C7"/>
    <w:rsid w:val="00DC5CE1"/>
    <w:rsid w:val="00DC6290"/>
    <w:rsid w:val="00DC6678"/>
    <w:rsid w:val="00DC693D"/>
    <w:rsid w:val="00DC756D"/>
    <w:rsid w:val="00DC7CB1"/>
    <w:rsid w:val="00DD058E"/>
    <w:rsid w:val="00DD1E40"/>
    <w:rsid w:val="00DD1FEA"/>
    <w:rsid w:val="00DD2045"/>
    <w:rsid w:val="00DD20B7"/>
    <w:rsid w:val="00DD24B0"/>
    <w:rsid w:val="00DD26D4"/>
    <w:rsid w:val="00DD29B1"/>
    <w:rsid w:val="00DD2C6B"/>
    <w:rsid w:val="00DD38E7"/>
    <w:rsid w:val="00DD3AFE"/>
    <w:rsid w:val="00DD3C26"/>
    <w:rsid w:val="00DD3D4B"/>
    <w:rsid w:val="00DD4076"/>
    <w:rsid w:val="00DD423A"/>
    <w:rsid w:val="00DD4315"/>
    <w:rsid w:val="00DD497E"/>
    <w:rsid w:val="00DD49FC"/>
    <w:rsid w:val="00DD4B85"/>
    <w:rsid w:val="00DD5CAC"/>
    <w:rsid w:val="00DD5D33"/>
    <w:rsid w:val="00DD5E47"/>
    <w:rsid w:val="00DD5E8F"/>
    <w:rsid w:val="00DD6E46"/>
    <w:rsid w:val="00DD7A57"/>
    <w:rsid w:val="00DD7B37"/>
    <w:rsid w:val="00DE036A"/>
    <w:rsid w:val="00DE06AF"/>
    <w:rsid w:val="00DE0E4B"/>
    <w:rsid w:val="00DE101C"/>
    <w:rsid w:val="00DE1284"/>
    <w:rsid w:val="00DE18C6"/>
    <w:rsid w:val="00DE1F3C"/>
    <w:rsid w:val="00DE37A1"/>
    <w:rsid w:val="00DE3C0A"/>
    <w:rsid w:val="00DE3DEC"/>
    <w:rsid w:val="00DE4351"/>
    <w:rsid w:val="00DE4353"/>
    <w:rsid w:val="00DE45F6"/>
    <w:rsid w:val="00DE4B91"/>
    <w:rsid w:val="00DE4DF6"/>
    <w:rsid w:val="00DE507F"/>
    <w:rsid w:val="00DE6243"/>
    <w:rsid w:val="00DE69DE"/>
    <w:rsid w:val="00DE6B38"/>
    <w:rsid w:val="00DE7791"/>
    <w:rsid w:val="00DF0428"/>
    <w:rsid w:val="00DF0FE9"/>
    <w:rsid w:val="00DF118B"/>
    <w:rsid w:val="00DF1194"/>
    <w:rsid w:val="00DF1C63"/>
    <w:rsid w:val="00DF1F14"/>
    <w:rsid w:val="00DF259E"/>
    <w:rsid w:val="00DF2B26"/>
    <w:rsid w:val="00DF2C75"/>
    <w:rsid w:val="00DF3A4B"/>
    <w:rsid w:val="00DF475B"/>
    <w:rsid w:val="00DF488A"/>
    <w:rsid w:val="00DF4EED"/>
    <w:rsid w:val="00DF533A"/>
    <w:rsid w:val="00DF5BC9"/>
    <w:rsid w:val="00DF5F96"/>
    <w:rsid w:val="00DF5FC5"/>
    <w:rsid w:val="00DF6896"/>
    <w:rsid w:val="00DF6AAB"/>
    <w:rsid w:val="00DF6C14"/>
    <w:rsid w:val="00DF6E74"/>
    <w:rsid w:val="00DF7A41"/>
    <w:rsid w:val="00DF7F53"/>
    <w:rsid w:val="00E002CE"/>
    <w:rsid w:val="00E0157A"/>
    <w:rsid w:val="00E015B3"/>
    <w:rsid w:val="00E015EC"/>
    <w:rsid w:val="00E01775"/>
    <w:rsid w:val="00E01CA2"/>
    <w:rsid w:val="00E02020"/>
    <w:rsid w:val="00E021E1"/>
    <w:rsid w:val="00E023CD"/>
    <w:rsid w:val="00E027D8"/>
    <w:rsid w:val="00E03263"/>
    <w:rsid w:val="00E03B98"/>
    <w:rsid w:val="00E03E2A"/>
    <w:rsid w:val="00E03F4E"/>
    <w:rsid w:val="00E04449"/>
    <w:rsid w:val="00E04473"/>
    <w:rsid w:val="00E047A5"/>
    <w:rsid w:val="00E04899"/>
    <w:rsid w:val="00E05D65"/>
    <w:rsid w:val="00E05DB5"/>
    <w:rsid w:val="00E05F39"/>
    <w:rsid w:val="00E05FD1"/>
    <w:rsid w:val="00E05FE8"/>
    <w:rsid w:val="00E06484"/>
    <w:rsid w:val="00E07158"/>
    <w:rsid w:val="00E07221"/>
    <w:rsid w:val="00E07ACA"/>
    <w:rsid w:val="00E07B6F"/>
    <w:rsid w:val="00E07F36"/>
    <w:rsid w:val="00E07FA3"/>
    <w:rsid w:val="00E10395"/>
    <w:rsid w:val="00E11013"/>
    <w:rsid w:val="00E11B09"/>
    <w:rsid w:val="00E12277"/>
    <w:rsid w:val="00E12F9E"/>
    <w:rsid w:val="00E1310A"/>
    <w:rsid w:val="00E1324F"/>
    <w:rsid w:val="00E135AC"/>
    <w:rsid w:val="00E14066"/>
    <w:rsid w:val="00E144BB"/>
    <w:rsid w:val="00E148FA"/>
    <w:rsid w:val="00E153E0"/>
    <w:rsid w:val="00E155DB"/>
    <w:rsid w:val="00E15BED"/>
    <w:rsid w:val="00E161D8"/>
    <w:rsid w:val="00E16B75"/>
    <w:rsid w:val="00E16F0A"/>
    <w:rsid w:val="00E16F38"/>
    <w:rsid w:val="00E1720F"/>
    <w:rsid w:val="00E173A9"/>
    <w:rsid w:val="00E175DB"/>
    <w:rsid w:val="00E17A8B"/>
    <w:rsid w:val="00E2038A"/>
    <w:rsid w:val="00E20D37"/>
    <w:rsid w:val="00E20FD9"/>
    <w:rsid w:val="00E21339"/>
    <w:rsid w:val="00E2158D"/>
    <w:rsid w:val="00E23A1F"/>
    <w:rsid w:val="00E23B00"/>
    <w:rsid w:val="00E24DCA"/>
    <w:rsid w:val="00E2524C"/>
    <w:rsid w:val="00E254C9"/>
    <w:rsid w:val="00E25712"/>
    <w:rsid w:val="00E25F15"/>
    <w:rsid w:val="00E26202"/>
    <w:rsid w:val="00E26250"/>
    <w:rsid w:val="00E2650E"/>
    <w:rsid w:val="00E268E9"/>
    <w:rsid w:val="00E2692A"/>
    <w:rsid w:val="00E272A3"/>
    <w:rsid w:val="00E2741F"/>
    <w:rsid w:val="00E276EE"/>
    <w:rsid w:val="00E27718"/>
    <w:rsid w:val="00E30486"/>
    <w:rsid w:val="00E306F2"/>
    <w:rsid w:val="00E31624"/>
    <w:rsid w:val="00E3170B"/>
    <w:rsid w:val="00E31ADA"/>
    <w:rsid w:val="00E3234F"/>
    <w:rsid w:val="00E32DD9"/>
    <w:rsid w:val="00E32F0D"/>
    <w:rsid w:val="00E32FE2"/>
    <w:rsid w:val="00E3305F"/>
    <w:rsid w:val="00E333D2"/>
    <w:rsid w:val="00E3434C"/>
    <w:rsid w:val="00E34899"/>
    <w:rsid w:val="00E349E0"/>
    <w:rsid w:val="00E350DF"/>
    <w:rsid w:val="00E356CC"/>
    <w:rsid w:val="00E35E85"/>
    <w:rsid w:val="00E35EE4"/>
    <w:rsid w:val="00E35F2B"/>
    <w:rsid w:val="00E3649F"/>
    <w:rsid w:val="00E36AA8"/>
    <w:rsid w:val="00E36F46"/>
    <w:rsid w:val="00E37065"/>
    <w:rsid w:val="00E37588"/>
    <w:rsid w:val="00E37711"/>
    <w:rsid w:val="00E4090B"/>
    <w:rsid w:val="00E41771"/>
    <w:rsid w:val="00E418BC"/>
    <w:rsid w:val="00E41A7B"/>
    <w:rsid w:val="00E41BB6"/>
    <w:rsid w:val="00E41F3A"/>
    <w:rsid w:val="00E42180"/>
    <w:rsid w:val="00E422ED"/>
    <w:rsid w:val="00E4275B"/>
    <w:rsid w:val="00E42CE7"/>
    <w:rsid w:val="00E42FE0"/>
    <w:rsid w:val="00E4354F"/>
    <w:rsid w:val="00E44ADE"/>
    <w:rsid w:val="00E44BFC"/>
    <w:rsid w:val="00E44FC8"/>
    <w:rsid w:val="00E450F1"/>
    <w:rsid w:val="00E455C2"/>
    <w:rsid w:val="00E45E2C"/>
    <w:rsid w:val="00E461C1"/>
    <w:rsid w:val="00E46EC7"/>
    <w:rsid w:val="00E471A8"/>
    <w:rsid w:val="00E47502"/>
    <w:rsid w:val="00E47B86"/>
    <w:rsid w:val="00E47E21"/>
    <w:rsid w:val="00E501F2"/>
    <w:rsid w:val="00E507F8"/>
    <w:rsid w:val="00E50893"/>
    <w:rsid w:val="00E50ABE"/>
    <w:rsid w:val="00E50DE5"/>
    <w:rsid w:val="00E50EDB"/>
    <w:rsid w:val="00E516AA"/>
    <w:rsid w:val="00E520A3"/>
    <w:rsid w:val="00E52120"/>
    <w:rsid w:val="00E5314F"/>
    <w:rsid w:val="00E533AC"/>
    <w:rsid w:val="00E53665"/>
    <w:rsid w:val="00E5389A"/>
    <w:rsid w:val="00E53A08"/>
    <w:rsid w:val="00E53D13"/>
    <w:rsid w:val="00E55484"/>
    <w:rsid w:val="00E55495"/>
    <w:rsid w:val="00E55541"/>
    <w:rsid w:val="00E55AF4"/>
    <w:rsid w:val="00E55D85"/>
    <w:rsid w:val="00E560CA"/>
    <w:rsid w:val="00E56918"/>
    <w:rsid w:val="00E571EC"/>
    <w:rsid w:val="00E57275"/>
    <w:rsid w:val="00E607F4"/>
    <w:rsid w:val="00E60E97"/>
    <w:rsid w:val="00E61001"/>
    <w:rsid w:val="00E6100B"/>
    <w:rsid w:val="00E612BC"/>
    <w:rsid w:val="00E615CF"/>
    <w:rsid w:val="00E62539"/>
    <w:rsid w:val="00E625E5"/>
    <w:rsid w:val="00E62644"/>
    <w:rsid w:val="00E6381A"/>
    <w:rsid w:val="00E63C2C"/>
    <w:rsid w:val="00E63D60"/>
    <w:rsid w:val="00E63DE3"/>
    <w:rsid w:val="00E63F1B"/>
    <w:rsid w:val="00E6431B"/>
    <w:rsid w:val="00E6452F"/>
    <w:rsid w:val="00E64835"/>
    <w:rsid w:val="00E64ABC"/>
    <w:rsid w:val="00E64C21"/>
    <w:rsid w:val="00E64E00"/>
    <w:rsid w:val="00E64E73"/>
    <w:rsid w:val="00E656D3"/>
    <w:rsid w:val="00E65772"/>
    <w:rsid w:val="00E65C1B"/>
    <w:rsid w:val="00E66F30"/>
    <w:rsid w:val="00E66F48"/>
    <w:rsid w:val="00E671F8"/>
    <w:rsid w:val="00E67428"/>
    <w:rsid w:val="00E70190"/>
    <w:rsid w:val="00E704BB"/>
    <w:rsid w:val="00E70D5A"/>
    <w:rsid w:val="00E71449"/>
    <w:rsid w:val="00E71545"/>
    <w:rsid w:val="00E71BC2"/>
    <w:rsid w:val="00E71CD7"/>
    <w:rsid w:val="00E71D01"/>
    <w:rsid w:val="00E71F38"/>
    <w:rsid w:val="00E72543"/>
    <w:rsid w:val="00E7269E"/>
    <w:rsid w:val="00E7272F"/>
    <w:rsid w:val="00E72A23"/>
    <w:rsid w:val="00E72AAC"/>
    <w:rsid w:val="00E72B8F"/>
    <w:rsid w:val="00E72C13"/>
    <w:rsid w:val="00E72DB2"/>
    <w:rsid w:val="00E72FD7"/>
    <w:rsid w:val="00E72FFE"/>
    <w:rsid w:val="00E73F2C"/>
    <w:rsid w:val="00E74062"/>
    <w:rsid w:val="00E7458A"/>
    <w:rsid w:val="00E74792"/>
    <w:rsid w:val="00E749E4"/>
    <w:rsid w:val="00E75B41"/>
    <w:rsid w:val="00E75D27"/>
    <w:rsid w:val="00E75EDC"/>
    <w:rsid w:val="00E75FCE"/>
    <w:rsid w:val="00E7688A"/>
    <w:rsid w:val="00E76D26"/>
    <w:rsid w:val="00E76F8C"/>
    <w:rsid w:val="00E76FC0"/>
    <w:rsid w:val="00E7728D"/>
    <w:rsid w:val="00E7787C"/>
    <w:rsid w:val="00E77C6B"/>
    <w:rsid w:val="00E8005A"/>
    <w:rsid w:val="00E804BC"/>
    <w:rsid w:val="00E80E20"/>
    <w:rsid w:val="00E812AF"/>
    <w:rsid w:val="00E8148A"/>
    <w:rsid w:val="00E816EA"/>
    <w:rsid w:val="00E818FA"/>
    <w:rsid w:val="00E81D7D"/>
    <w:rsid w:val="00E81E11"/>
    <w:rsid w:val="00E82217"/>
    <w:rsid w:val="00E824BC"/>
    <w:rsid w:val="00E82708"/>
    <w:rsid w:val="00E828AD"/>
    <w:rsid w:val="00E829D0"/>
    <w:rsid w:val="00E837A0"/>
    <w:rsid w:val="00E83AEC"/>
    <w:rsid w:val="00E84476"/>
    <w:rsid w:val="00E84C00"/>
    <w:rsid w:val="00E85D48"/>
    <w:rsid w:val="00E86301"/>
    <w:rsid w:val="00E863E7"/>
    <w:rsid w:val="00E86ACD"/>
    <w:rsid w:val="00E86CEF"/>
    <w:rsid w:val="00E87151"/>
    <w:rsid w:val="00E87322"/>
    <w:rsid w:val="00E87CB0"/>
    <w:rsid w:val="00E87D9C"/>
    <w:rsid w:val="00E90235"/>
    <w:rsid w:val="00E902A4"/>
    <w:rsid w:val="00E92005"/>
    <w:rsid w:val="00E92123"/>
    <w:rsid w:val="00E92A25"/>
    <w:rsid w:val="00E92AC9"/>
    <w:rsid w:val="00E9308C"/>
    <w:rsid w:val="00E93423"/>
    <w:rsid w:val="00E93AD5"/>
    <w:rsid w:val="00E94006"/>
    <w:rsid w:val="00E942F1"/>
    <w:rsid w:val="00E948FA"/>
    <w:rsid w:val="00E94B61"/>
    <w:rsid w:val="00E95164"/>
    <w:rsid w:val="00E9535C"/>
    <w:rsid w:val="00E95622"/>
    <w:rsid w:val="00E956F3"/>
    <w:rsid w:val="00E9578E"/>
    <w:rsid w:val="00E95FDE"/>
    <w:rsid w:val="00E963AB"/>
    <w:rsid w:val="00E96929"/>
    <w:rsid w:val="00EA061D"/>
    <w:rsid w:val="00EA0AAF"/>
    <w:rsid w:val="00EA0C71"/>
    <w:rsid w:val="00EA1080"/>
    <w:rsid w:val="00EA1257"/>
    <w:rsid w:val="00EA1603"/>
    <w:rsid w:val="00EA27AF"/>
    <w:rsid w:val="00EA27C6"/>
    <w:rsid w:val="00EA2BAD"/>
    <w:rsid w:val="00EA3189"/>
    <w:rsid w:val="00EA3B10"/>
    <w:rsid w:val="00EA4E18"/>
    <w:rsid w:val="00EA54BE"/>
    <w:rsid w:val="00EA566D"/>
    <w:rsid w:val="00EA5B57"/>
    <w:rsid w:val="00EA6100"/>
    <w:rsid w:val="00EA6457"/>
    <w:rsid w:val="00EA657E"/>
    <w:rsid w:val="00EA6762"/>
    <w:rsid w:val="00EA6C4B"/>
    <w:rsid w:val="00EA6E60"/>
    <w:rsid w:val="00EA711A"/>
    <w:rsid w:val="00EA76F1"/>
    <w:rsid w:val="00EA77D3"/>
    <w:rsid w:val="00EB057E"/>
    <w:rsid w:val="00EB0857"/>
    <w:rsid w:val="00EB0B86"/>
    <w:rsid w:val="00EB0F57"/>
    <w:rsid w:val="00EB13B7"/>
    <w:rsid w:val="00EB180B"/>
    <w:rsid w:val="00EB1E5C"/>
    <w:rsid w:val="00EB22F2"/>
    <w:rsid w:val="00EB2914"/>
    <w:rsid w:val="00EB2BD3"/>
    <w:rsid w:val="00EB2C4F"/>
    <w:rsid w:val="00EB2D8E"/>
    <w:rsid w:val="00EB2EBE"/>
    <w:rsid w:val="00EB35A8"/>
    <w:rsid w:val="00EB3673"/>
    <w:rsid w:val="00EB38ED"/>
    <w:rsid w:val="00EB38EE"/>
    <w:rsid w:val="00EB3BF1"/>
    <w:rsid w:val="00EB4172"/>
    <w:rsid w:val="00EB4C33"/>
    <w:rsid w:val="00EB5D5C"/>
    <w:rsid w:val="00EB5D76"/>
    <w:rsid w:val="00EC08DB"/>
    <w:rsid w:val="00EC13D4"/>
    <w:rsid w:val="00EC1825"/>
    <w:rsid w:val="00EC1A6B"/>
    <w:rsid w:val="00EC1CC7"/>
    <w:rsid w:val="00EC2297"/>
    <w:rsid w:val="00EC2377"/>
    <w:rsid w:val="00EC253E"/>
    <w:rsid w:val="00EC27BF"/>
    <w:rsid w:val="00EC28C3"/>
    <w:rsid w:val="00EC2A9A"/>
    <w:rsid w:val="00EC2B8E"/>
    <w:rsid w:val="00EC2D15"/>
    <w:rsid w:val="00EC3478"/>
    <w:rsid w:val="00EC3872"/>
    <w:rsid w:val="00EC4066"/>
    <w:rsid w:val="00EC442A"/>
    <w:rsid w:val="00EC48ED"/>
    <w:rsid w:val="00EC49EF"/>
    <w:rsid w:val="00EC4BB9"/>
    <w:rsid w:val="00EC51C1"/>
    <w:rsid w:val="00EC56A0"/>
    <w:rsid w:val="00EC61D9"/>
    <w:rsid w:val="00EC6756"/>
    <w:rsid w:val="00EC6769"/>
    <w:rsid w:val="00EC6A58"/>
    <w:rsid w:val="00EC6E00"/>
    <w:rsid w:val="00EC700D"/>
    <w:rsid w:val="00EC747B"/>
    <w:rsid w:val="00EC7A96"/>
    <w:rsid w:val="00EC7E7E"/>
    <w:rsid w:val="00ED0A77"/>
    <w:rsid w:val="00ED132D"/>
    <w:rsid w:val="00ED1770"/>
    <w:rsid w:val="00ED1900"/>
    <w:rsid w:val="00ED1C7D"/>
    <w:rsid w:val="00ED2ED2"/>
    <w:rsid w:val="00ED36C4"/>
    <w:rsid w:val="00ED37CE"/>
    <w:rsid w:val="00ED4226"/>
    <w:rsid w:val="00ED4883"/>
    <w:rsid w:val="00ED48D7"/>
    <w:rsid w:val="00ED4924"/>
    <w:rsid w:val="00ED4AAE"/>
    <w:rsid w:val="00ED4C21"/>
    <w:rsid w:val="00ED4E76"/>
    <w:rsid w:val="00ED5FAC"/>
    <w:rsid w:val="00ED601C"/>
    <w:rsid w:val="00ED6755"/>
    <w:rsid w:val="00ED6D61"/>
    <w:rsid w:val="00ED74E1"/>
    <w:rsid w:val="00ED7D98"/>
    <w:rsid w:val="00ED7F0F"/>
    <w:rsid w:val="00EE00C3"/>
    <w:rsid w:val="00EE1011"/>
    <w:rsid w:val="00EE101A"/>
    <w:rsid w:val="00EE103C"/>
    <w:rsid w:val="00EE11CE"/>
    <w:rsid w:val="00EE1BED"/>
    <w:rsid w:val="00EE1C7F"/>
    <w:rsid w:val="00EE1E7C"/>
    <w:rsid w:val="00EE222C"/>
    <w:rsid w:val="00EE2848"/>
    <w:rsid w:val="00EE29B5"/>
    <w:rsid w:val="00EE2EB8"/>
    <w:rsid w:val="00EE31A5"/>
    <w:rsid w:val="00EE3429"/>
    <w:rsid w:val="00EE39F6"/>
    <w:rsid w:val="00EE4E29"/>
    <w:rsid w:val="00EE52EF"/>
    <w:rsid w:val="00EE5754"/>
    <w:rsid w:val="00EE5B6D"/>
    <w:rsid w:val="00EE5B7E"/>
    <w:rsid w:val="00EE6223"/>
    <w:rsid w:val="00EE6F36"/>
    <w:rsid w:val="00EE6F99"/>
    <w:rsid w:val="00EE6FDA"/>
    <w:rsid w:val="00EE7420"/>
    <w:rsid w:val="00EE7CC2"/>
    <w:rsid w:val="00EE7D04"/>
    <w:rsid w:val="00EE7DA0"/>
    <w:rsid w:val="00EF0265"/>
    <w:rsid w:val="00EF035D"/>
    <w:rsid w:val="00EF036E"/>
    <w:rsid w:val="00EF1127"/>
    <w:rsid w:val="00EF18DA"/>
    <w:rsid w:val="00EF1A4C"/>
    <w:rsid w:val="00EF1BDB"/>
    <w:rsid w:val="00EF1D43"/>
    <w:rsid w:val="00EF2973"/>
    <w:rsid w:val="00EF2B30"/>
    <w:rsid w:val="00EF2D6B"/>
    <w:rsid w:val="00EF3067"/>
    <w:rsid w:val="00EF3316"/>
    <w:rsid w:val="00EF362E"/>
    <w:rsid w:val="00EF3BC4"/>
    <w:rsid w:val="00EF4098"/>
    <w:rsid w:val="00EF4A22"/>
    <w:rsid w:val="00EF4F74"/>
    <w:rsid w:val="00EF5950"/>
    <w:rsid w:val="00EF6094"/>
    <w:rsid w:val="00EF63FE"/>
    <w:rsid w:val="00EF6695"/>
    <w:rsid w:val="00EF6C0C"/>
    <w:rsid w:val="00EF6CD6"/>
    <w:rsid w:val="00EF6DB5"/>
    <w:rsid w:val="00EF6F20"/>
    <w:rsid w:val="00EF7D08"/>
    <w:rsid w:val="00F0037C"/>
    <w:rsid w:val="00F003F7"/>
    <w:rsid w:val="00F00420"/>
    <w:rsid w:val="00F00452"/>
    <w:rsid w:val="00F00460"/>
    <w:rsid w:val="00F008D3"/>
    <w:rsid w:val="00F00C94"/>
    <w:rsid w:val="00F016B3"/>
    <w:rsid w:val="00F01CC6"/>
    <w:rsid w:val="00F020C3"/>
    <w:rsid w:val="00F024DD"/>
    <w:rsid w:val="00F0255D"/>
    <w:rsid w:val="00F02922"/>
    <w:rsid w:val="00F029BB"/>
    <w:rsid w:val="00F030C1"/>
    <w:rsid w:val="00F0393C"/>
    <w:rsid w:val="00F03DC4"/>
    <w:rsid w:val="00F04054"/>
    <w:rsid w:val="00F04108"/>
    <w:rsid w:val="00F0410E"/>
    <w:rsid w:val="00F045B0"/>
    <w:rsid w:val="00F04B3A"/>
    <w:rsid w:val="00F058DC"/>
    <w:rsid w:val="00F05DCB"/>
    <w:rsid w:val="00F05E2F"/>
    <w:rsid w:val="00F05E94"/>
    <w:rsid w:val="00F06967"/>
    <w:rsid w:val="00F06D54"/>
    <w:rsid w:val="00F072CE"/>
    <w:rsid w:val="00F07859"/>
    <w:rsid w:val="00F07E86"/>
    <w:rsid w:val="00F10331"/>
    <w:rsid w:val="00F10A9F"/>
    <w:rsid w:val="00F10F70"/>
    <w:rsid w:val="00F11293"/>
    <w:rsid w:val="00F114E7"/>
    <w:rsid w:val="00F117A7"/>
    <w:rsid w:val="00F11800"/>
    <w:rsid w:val="00F12036"/>
    <w:rsid w:val="00F12548"/>
    <w:rsid w:val="00F12690"/>
    <w:rsid w:val="00F12D2F"/>
    <w:rsid w:val="00F12D82"/>
    <w:rsid w:val="00F12E72"/>
    <w:rsid w:val="00F12EDF"/>
    <w:rsid w:val="00F13076"/>
    <w:rsid w:val="00F133BE"/>
    <w:rsid w:val="00F135A2"/>
    <w:rsid w:val="00F13CAE"/>
    <w:rsid w:val="00F13FBF"/>
    <w:rsid w:val="00F14989"/>
    <w:rsid w:val="00F14FCC"/>
    <w:rsid w:val="00F15D88"/>
    <w:rsid w:val="00F16342"/>
    <w:rsid w:val="00F16A56"/>
    <w:rsid w:val="00F16E09"/>
    <w:rsid w:val="00F170A5"/>
    <w:rsid w:val="00F20423"/>
    <w:rsid w:val="00F20826"/>
    <w:rsid w:val="00F20836"/>
    <w:rsid w:val="00F20D0F"/>
    <w:rsid w:val="00F20E23"/>
    <w:rsid w:val="00F21872"/>
    <w:rsid w:val="00F21FFE"/>
    <w:rsid w:val="00F22172"/>
    <w:rsid w:val="00F22689"/>
    <w:rsid w:val="00F227E9"/>
    <w:rsid w:val="00F22A6E"/>
    <w:rsid w:val="00F22A94"/>
    <w:rsid w:val="00F22D1E"/>
    <w:rsid w:val="00F24118"/>
    <w:rsid w:val="00F24A1F"/>
    <w:rsid w:val="00F24B30"/>
    <w:rsid w:val="00F254D0"/>
    <w:rsid w:val="00F257A7"/>
    <w:rsid w:val="00F25DB1"/>
    <w:rsid w:val="00F26128"/>
    <w:rsid w:val="00F264D9"/>
    <w:rsid w:val="00F26A8B"/>
    <w:rsid w:val="00F279C5"/>
    <w:rsid w:val="00F27C15"/>
    <w:rsid w:val="00F27FCD"/>
    <w:rsid w:val="00F30A83"/>
    <w:rsid w:val="00F3155E"/>
    <w:rsid w:val="00F31865"/>
    <w:rsid w:val="00F32D27"/>
    <w:rsid w:val="00F32DC1"/>
    <w:rsid w:val="00F3324E"/>
    <w:rsid w:val="00F332F1"/>
    <w:rsid w:val="00F334FE"/>
    <w:rsid w:val="00F3397F"/>
    <w:rsid w:val="00F33C7E"/>
    <w:rsid w:val="00F354A6"/>
    <w:rsid w:val="00F35B6B"/>
    <w:rsid w:val="00F361D1"/>
    <w:rsid w:val="00F362B6"/>
    <w:rsid w:val="00F36920"/>
    <w:rsid w:val="00F36ABB"/>
    <w:rsid w:val="00F36E1C"/>
    <w:rsid w:val="00F373A6"/>
    <w:rsid w:val="00F37999"/>
    <w:rsid w:val="00F37E63"/>
    <w:rsid w:val="00F4089F"/>
    <w:rsid w:val="00F40C46"/>
    <w:rsid w:val="00F40EDB"/>
    <w:rsid w:val="00F411BB"/>
    <w:rsid w:val="00F41272"/>
    <w:rsid w:val="00F413FE"/>
    <w:rsid w:val="00F41992"/>
    <w:rsid w:val="00F42D4F"/>
    <w:rsid w:val="00F42E85"/>
    <w:rsid w:val="00F433FA"/>
    <w:rsid w:val="00F4344D"/>
    <w:rsid w:val="00F43502"/>
    <w:rsid w:val="00F4355A"/>
    <w:rsid w:val="00F43601"/>
    <w:rsid w:val="00F43B37"/>
    <w:rsid w:val="00F448B7"/>
    <w:rsid w:val="00F451C1"/>
    <w:rsid w:val="00F4529D"/>
    <w:rsid w:val="00F45FF9"/>
    <w:rsid w:val="00F4609C"/>
    <w:rsid w:val="00F46937"/>
    <w:rsid w:val="00F47429"/>
    <w:rsid w:val="00F47FC3"/>
    <w:rsid w:val="00F50252"/>
    <w:rsid w:val="00F502C3"/>
    <w:rsid w:val="00F507BD"/>
    <w:rsid w:val="00F50BC7"/>
    <w:rsid w:val="00F51D7A"/>
    <w:rsid w:val="00F524DD"/>
    <w:rsid w:val="00F526F5"/>
    <w:rsid w:val="00F5336E"/>
    <w:rsid w:val="00F535FB"/>
    <w:rsid w:val="00F53BA1"/>
    <w:rsid w:val="00F53CDA"/>
    <w:rsid w:val="00F548A7"/>
    <w:rsid w:val="00F54B7A"/>
    <w:rsid w:val="00F55EF8"/>
    <w:rsid w:val="00F566C8"/>
    <w:rsid w:val="00F56754"/>
    <w:rsid w:val="00F56823"/>
    <w:rsid w:val="00F568EE"/>
    <w:rsid w:val="00F56B9E"/>
    <w:rsid w:val="00F56D7D"/>
    <w:rsid w:val="00F57375"/>
    <w:rsid w:val="00F578CC"/>
    <w:rsid w:val="00F61668"/>
    <w:rsid w:val="00F618C9"/>
    <w:rsid w:val="00F62104"/>
    <w:rsid w:val="00F62E19"/>
    <w:rsid w:val="00F63510"/>
    <w:rsid w:val="00F637D8"/>
    <w:rsid w:val="00F6393B"/>
    <w:rsid w:val="00F64332"/>
    <w:rsid w:val="00F64377"/>
    <w:rsid w:val="00F648B9"/>
    <w:rsid w:val="00F64DC1"/>
    <w:rsid w:val="00F65A9B"/>
    <w:rsid w:val="00F66DBD"/>
    <w:rsid w:val="00F67583"/>
    <w:rsid w:val="00F70031"/>
    <w:rsid w:val="00F703C6"/>
    <w:rsid w:val="00F7053D"/>
    <w:rsid w:val="00F70BE6"/>
    <w:rsid w:val="00F70E0F"/>
    <w:rsid w:val="00F70EC4"/>
    <w:rsid w:val="00F70FD5"/>
    <w:rsid w:val="00F7159C"/>
    <w:rsid w:val="00F7231A"/>
    <w:rsid w:val="00F7253F"/>
    <w:rsid w:val="00F729E8"/>
    <w:rsid w:val="00F72CE6"/>
    <w:rsid w:val="00F72D60"/>
    <w:rsid w:val="00F72F67"/>
    <w:rsid w:val="00F7335B"/>
    <w:rsid w:val="00F73DF2"/>
    <w:rsid w:val="00F73F9A"/>
    <w:rsid w:val="00F74399"/>
    <w:rsid w:val="00F74444"/>
    <w:rsid w:val="00F745BE"/>
    <w:rsid w:val="00F74972"/>
    <w:rsid w:val="00F74A41"/>
    <w:rsid w:val="00F751C9"/>
    <w:rsid w:val="00F754D3"/>
    <w:rsid w:val="00F75546"/>
    <w:rsid w:val="00F75C9F"/>
    <w:rsid w:val="00F76201"/>
    <w:rsid w:val="00F76248"/>
    <w:rsid w:val="00F76666"/>
    <w:rsid w:val="00F7763F"/>
    <w:rsid w:val="00F77C9E"/>
    <w:rsid w:val="00F77D22"/>
    <w:rsid w:val="00F77D6F"/>
    <w:rsid w:val="00F77DAC"/>
    <w:rsid w:val="00F77E54"/>
    <w:rsid w:val="00F800A5"/>
    <w:rsid w:val="00F805C9"/>
    <w:rsid w:val="00F80BDA"/>
    <w:rsid w:val="00F8191E"/>
    <w:rsid w:val="00F826D8"/>
    <w:rsid w:val="00F834BD"/>
    <w:rsid w:val="00F838BD"/>
    <w:rsid w:val="00F843DC"/>
    <w:rsid w:val="00F846AF"/>
    <w:rsid w:val="00F84D45"/>
    <w:rsid w:val="00F84D58"/>
    <w:rsid w:val="00F85308"/>
    <w:rsid w:val="00F8662F"/>
    <w:rsid w:val="00F86E4A"/>
    <w:rsid w:val="00F87314"/>
    <w:rsid w:val="00F873A9"/>
    <w:rsid w:val="00F87A74"/>
    <w:rsid w:val="00F87F07"/>
    <w:rsid w:val="00F906B0"/>
    <w:rsid w:val="00F906F1"/>
    <w:rsid w:val="00F90E99"/>
    <w:rsid w:val="00F90FF7"/>
    <w:rsid w:val="00F9114E"/>
    <w:rsid w:val="00F91340"/>
    <w:rsid w:val="00F91EE6"/>
    <w:rsid w:val="00F9206D"/>
    <w:rsid w:val="00F92A59"/>
    <w:rsid w:val="00F92FC4"/>
    <w:rsid w:val="00F933F3"/>
    <w:rsid w:val="00F93865"/>
    <w:rsid w:val="00F939B5"/>
    <w:rsid w:val="00F93F46"/>
    <w:rsid w:val="00F941CE"/>
    <w:rsid w:val="00F9425B"/>
    <w:rsid w:val="00F94580"/>
    <w:rsid w:val="00F94CED"/>
    <w:rsid w:val="00F95157"/>
    <w:rsid w:val="00F95190"/>
    <w:rsid w:val="00F9561D"/>
    <w:rsid w:val="00F9598F"/>
    <w:rsid w:val="00F95CC1"/>
    <w:rsid w:val="00F95DB1"/>
    <w:rsid w:val="00F963E0"/>
    <w:rsid w:val="00F964B0"/>
    <w:rsid w:val="00F9665E"/>
    <w:rsid w:val="00F96867"/>
    <w:rsid w:val="00F96D5C"/>
    <w:rsid w:val="00F96FE4"/>
    <w:rsid w:val="00F97136"/>
    <w:rsid w:val="00F9736B"/>
    <w:rsid w:val="00FA03B4"/>
    <w:rsid w:val="00FA0415"/>
    <w:rsid w:val="00FA0418"/>
    <w:rsid w:val="00FA05CE"/>
    <w:rsid w:val="00FA08EF"/>
    <w:rsid w:val="00FA0F77"/>
    <w:rsid w:val="00FA14D2"/>
    <w:rsid w:val="00FA16C3"/>
    <w:rsid w:val="00FA1980"/>
    <w:rsid w:val="00FA2859"/>
    <w:rsid w:val="00FA2CC0"/>
    <w:rsid w:val="00FA2FF5"/>
    <w:rsid w:val="00FA33A1"/>
    <w:rsid w:val="00FA34CC"/>
    <w:rsid w:val="00FA3B43"/>
    <w:rsid w:val="00FA4F4D"/>
    <w:rsid w:val="00FA5836"/>
    <w:rsid w:val="00FA6299"/>
    <w:rsid w:val="00FA652A"/>
    <w:rsid w:val="00FA6CBD"/>
    <w:rsid w:val="00FA6D7A"/>
    <w:rsid w:val="00FA6DD8"/>
    <w:rsid w:val="00FA7748"/>
    <w:rsid w:val="00FB0B67"/>
    <w:rsid w:val="00FB0F83"/>
    <w:rsid w:val="00FB1050"/>
    <w:rsid w:val="00FB14AB"/>
    <w:rsid w:val="00FB1B39"/>
    <w:rsid w:val="00FB1BC5"/>
    <w:rsid w:val="00FB248F"/>
    <w:rsid w:val="00FB2B41"/>
    <w:rsid w:val="00FB3425"/>
    <w:rsid w:val="00FB3786"/>
    <w:rsid w:val="00FB3FC2"/>
    <w:rsid w:val="00FB4520"/>
    <w:rsid w:val="00FB4598"/>
    <w:rsid w:val="00FB45E0"/>
    <w:rsid w:val="00FB4BC5"/>
    <w:rsid w:val="00FB517E"/>
    <w:rsid w:val="00FB58F2"/>
    <w:rsid w:val="00FB5CE6"/>
    <w:rsid w:val="00FB64A8"/>
    <w:rsid w:val="00FB6A69"/>
    <w:rsid w:val="00FB6D09"/>
    <w:rsid w:val="00FB6E70"/>
    <w:rsid w:val="00FB6EA4"/>
    <w:rsid w:val="00FB77D3"/>
    <w:rsid w:val="00FB7836"/>
    <w:rsid w:val="00FB7A59"/>
    <w:rsid w:val="00FC12C1"/>
    <w:rsid w:val="00FC1BA4"/>
    <w:rsid w:val="00FC20D6"/>
    <w:rsid w:val="00FC2434"/>
    <w:rsid w:val="00FC2758"/>
    <w:rsid w:val="00FC299B"/>
    <w:rsid w:val="00FC332B"/>
    <w:rsid w:val="00FC3FE0"/>
    <w:rsid w:val="00FC4623"/>
    <w:rsid w:val="00FC46EC"/>
    <w:rsid w:val="00FC4B49"/>
    <w:rsid w:val="00FC4C20"/>
    <w:rsid w:val="00FC52DB"/>
    <w:rsid w:val="00FC5DEA"/>
    <w:rsid w:val="00FC5F65"/>
    <w:rsid w:val="00FC685C"/>
    <w:rsid w:val="00FC6C31"/>
    <w:rsid w:val="00FC7471"/>
    <w:rsid w:val="00FC7911"/>
    <w:rsid w:val="00FD024C"/>
    <w:rsid w:val="00FD0CF3"/>
    <w:rsid w:val="00FD114F"/>
    <w:rsid w:val="00FD1596"/>
    <w:rsid w:val="00FD2C49"/>
    <w:rsid w:val="00FD2FAD"/>
    <w:rsid w:val="00FD3DEA"/>
    <w:rsid w:val="00FD44F2"/>
    <w:rsid w:val="00FD4ECF"/>
    <w:rsid w:val="00FD5224"/>
    <w:rsid w:val="00FD53B3"/>
    <w:rsid w:val="00FD5ED1"/>
    <w:rsid w:val="00FD627E"/>
    <w:rsid w:val="00FD6653"/>
    <w:rsid w:val="00FD6778"/>
    <w:rsid w:val="00FD71D7"/>
    <w:rsid w:val="00FD74FB"/>
    <w:rsid w:val="00FD7529"/>
    <w:rsid w:val="00FD7C10"/>
    <w:rsid w:val="00FD7D8D"/>
    <w:rsid w:val="00FE0156"/>
    <w:rsid w:val="00FE0F52"/>
    <w:rsid w:val="00FE1513"/>
    <w:rsid w:val="00FE1DA1"/>
    <w:rsid w:val="00FE2880"/>
    <w:rsid w:val="00FE29F6"/>
    <w:rsid w:val="00FE2AB0"/>
    <w:rsid w:val="00FE2CBC"/>
    <w:rsid w:val="00FE2FC1"/>
    <w:rsid w:val="00FE323B"/>
    <w:rsid w:val="00FE34C6"/>
    <w:rsid w:val="00FE491F"/>
    <w:rsid w:val="00FE503E"/>
    <w:rsid w:val="00FE527B"/>
    <w:rsid w:val="00FE62F4"/>
    <w:rsid w:val="00FE641D"/>
    <w:rsid w:val="00FE66E8"/>
    <w:rsid w:val="00FE6D43"/>
    <w:rsid w:val="00FE7447"/>
    <w:rsid w:val="00FE74BF"/>
    <w:rsid w:val="00FE74F2"/>
    <w:rsid w:val="00FE7B8A"/>
    <w:rsid w:val="00FE7F07"/>
    <w:rsid w:val="00FF0552"/>
    <w:rsid w:val="00FF0B1F"/>
    <w:rsid w:val="00FF1D95"/>
    <w:rsid w:val="00FF1EA8"/>
    <w:rsid w:val="00FF28EC"/>
    <w:rsid w:val="00FF2A6E"/>
    <w:rsid w:val="00FF2B30"/>
    <w:rsid w:val="00FF3A30"/>
    <w:rsid w:val="00FF413B"/>
    <w:rsid w:val="00FF44D1"/>
    <w:rsid w:val="00FF465F"/>
    <w:rsid w:val="00FF489D"/>
    <w:rsid w:val="00FF4B9E"/>
    <w:rsid w:val="00FF4EDB"/>
    <w:rsid w:val="00FF582B"/>
    <w:rsid w:val="00FF601D"/>
    <w:rsid w:val="00FF6178"/>
    <w:rsid w:val="00FF6355"/>
    <w:rsid w:val="00FF67A3"/>
    <w:rsid w:val="00FF6D0C"/>
    <w:rsid w:val="00FF73EB"/>
    <w:rsid w:val="00FF79A4"/>
    <w:rsid w:val="00FF7A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ED6C5"/>
  <w15:docId w15:val="{B55E4450-F279-43FC-AFC9-84C51395A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360"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355F4"/>
    <w:pPr>
      <w:jc w:val="both"/>
    </w:pPr>
    <w:rPr>
      <w:sz w:val="24"/>
    </w:rPr>
  </w:style>
  <w:style w:type="paragraph" w:styleId="Heading1">
    <w:name w:val="heading 1"/>
    <w:basedOn w:val="Normal"/>
    <w:next w:val="Normal"/>
    <w:link w:val="Heading1Char"/>
    <w:uiPriority w:val="9"/>
    <w:qFormat/>
    <w:rsid w:val="00B25ACA"/>
    <w:pPr>
      <w:keepNext/>
      <w:keepLines/>
      <w:spacing w:before="480" w:after="0"/>
      <w:jc w:val="center"/>
      <w:outlineLvl w:val="0"/>
    </w:pPr>
    <w:rPr>
      <w:rFonts w:asciiTheme="majorHAnsi" w:eastAsiaTheme="majorEastAsia" w:hAnsiTheme="majorHAnsi" w:cstheme="majorBidi"/>
      <w:b/>
      <w:bCs/>
      <w:color w:val="365F91" w:themeColor="accent1" w:themeShade="BF"/>
      <w:sz w:val="32"/>
      <w:szCs w:val="28"/>
    </w:rPr>
  </w:style>
  <w:style w:type="paragraph" w:styleId="Heading2">
    <w:name w:val="heading 2"/>
    <w:basedOn w:val="Normal"/>
    <w:next w:val="Normal"/>
    <w:link w:val="Heading2Char"/>
    <w:uiPriority w:val="9"/>
    <w:unhideWhenUsed/>
    <w:qFormat/>
    <w:rsid w:val="00CF24B9"/>
    <w:pPr>
      <w:keepNext/>
      <w:keepLines/>
      <w:spacing w:before="200" w:after="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D675C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6078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D66BA"/>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25508"/>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76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7696"/>
  </w:style>
  <w:style w:type="paragraph" w:styleId="Footer">
    <w:name w:val="footer"/>
    <w:basedOn w:val="Normal"/>
    <w:link w:val="FooterChar"/>
    <w:uiPriority w:val="99"/>
    <w:unhideWhenUsed/>
    <w:rsid w:val="005A76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7696"/>
  </w:style>
  <w:style w:type="character" w:customStyle="1" w:styleId="Heading1Char">
    <w:name w:val="Heading 1 Char"/>
    <w:basedOn w:val="DefaultParagraphFont"/>
    <w:link w:val="Heading1"/>
    <w:uiPriority w:val="9"/>
    <w:rsid w:val="00B25ACA"/>
    <w:rPr>
      <w:rFonts w:asciiTheme="majorHAnsi" w:eastAsiaTheme="majorEastAsia" w:hAnsiTheme="majorHAnsi" w:cstheme="majorBidi"/>
      <w:b/>
      <w:bCs/>
      <w:color w:val="365F91" w:themeColor="accent1" w:themeShade="BF"/>
      <w:sz w:val="32"/>
      <w:szCs w:val="28"/>
    </w:rPr>
  </w:style>
  <w:style w:type="paragraph" w:styleId="Title">
    <w:name w:val="Title"/>
    <w:basedOn w:val="Normal"/>
    <w:next w:val="Normal"/>
    <w:link w:val="TitleChar"/>
    <w:uiPriority w:val="10"/>
    <w:qFormat/>
    <w:rsid w:val="00B623D9"/>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23D9"/>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203B91"/>
    <w:rPr>
      <w:b/>
      <w:bCs/>
    </w:rPr>
  </w:style>
  <w:style w:type="character" w:customStyle="1" w:styleId="Heading2Char">
    <w:name w:val="Heading 2 Char"/>
    <w:basedOn w:val="DefaultParagraphFont"/>
    <w:link w:val="Heading2"/>
    <w:uiPriority w:val="9"/>
    <w:rsid w:val="00CF24B9"/>
    <w:rPr>
      <w:rFonts w:asciiTheme="majorHAnsi" w:eastAsiaTheme="majorEastAsia" w:hAnsiTheme="majorHAnsi" w:cstheme="majorBidi"/>
      <w:b/>
      <w:bCs/>
      <w:color w:val="4F81BD" w:themeColor="accent1"/>
      <w:sz w:val="28"/>
      <w:szCs w:val="26"/>
    </w:rPr>
  </w:style>
  <w:style w:type="paragraph" w:customStyle="1" w:styleId="TitlePage">
    <w:name w:val="TitlePage"/>
    <w:basedOn w:val="Normal"/>
    <w:link w:val="TitlePageChar"/>
    <w:qFormat/>
    <w:rsid w:val="00B623D9"/>
    <w:pPr>
      <w:jc w:val="center"/>
    </w:pPr>
  </w:style>
  <w:style w:type="paragraph" w:customStyle="1" w:styleId="WordCount">
    <w:name w:val="WordCount"/>
    <w:basedOn w:val="Normal"/>
    <w:link w:val="WordCountChar"/>
    <w:qFormat/>
    <w:rsid w:val="00AA3551"/>
    <w:pPr>
      <w:jc w:val="right"/>
    </w:pPr>
  </w:style>
  <w:style w:type="character" w:customStyle="1" w:styleId="TitlePageChar">
    <w:name w:val="TitlePage Char"/>
    <w:basedOn w:val="DefaultParagraphFont"/>
    <w:link w:val="TitlePage"/>
    <w:rsid w:val="00B623D9"/>
    <w:rPr>
      <w:sz w:val="24"/>
    </w:rPr>
  </w:style>
  <w:style w:type="paragraph" w:styleId="ListParagraph">
    <w:name w:val="List Paragraph"/>
    <w:basedOn w:val="Normal"/>
    <w:uiPriority w:val="34"/>
    <w:qFormat/>
    <w:rsid w:val="0084566F"/>
    <w:pPr>
      <w:ind w:left="720"/>
      <w:contextualSpacing/>
    </w:pPr>
  </w:style>
  <w:style w:type="character" w:customStyle="1" w:styleId="WordCountChar">
    <w:name w:val="WordCount Char"/>
    <w:basedOn w:val="DefaultParagraphFont"/>
    <w:link w:val="WordCount"/>
    <w:rsid w:val="00AA3551"/>
    <w:rPr>
      <w:sz w:val="24"/>
    </w:rPr>
  </w:style>
  <w:style w:type="paragraph" w:customStyle="1" w:styleId="Default">
    <w:name w:val="Default"/>
    <w:rsid w:val="0084566F"/>
    <w:pPr>
      <w:autoSpaceDE w:val="0"/>
      <w:autoSpaceDN w:val="0"/>
      <w:adjustRightInd w:val="0"/>
      <w:spacing w:after="0" w:line="240" w:lineRule="auto"/>
    </w:pPr>
    <w:rPr>
      <w:rFonts w:ascii="Arial" w:hAnsi="Arial" w:cs="Arial"/>
      <w:color w:val="000000"/>
      <w:sz w:val="24"/>
      <w:szCs w:val="24"/>
    </w:rPr>
  </w:style>
  <w:style w:type="paragraph" w:styleId="TOCHeading">
    <w:name w:val="TOC Heading"/>
    <w:basedOn w:val="Heading1"/>
    <w:next w:val="Normal"/>
    <w:uiPriority w:val="39"/>
    <w:semiHidden/>
    <w:unhideWhenUsed/>
    <w:qFormat/>
    <w:rsid w:val="00CA19A8"/>
    <w:pPr>
      <w:spacing w:line="276" w:lineRule="auto"/>
      <w:jc w:val="left"/>
      <w:outlineLvl w:val="9"/>
    </w:pPr>
    <w:rPr>
      <w:sz w:val="28"/>
      <w:lang w:val="en-US" w:eastAsia="ja-JP"/>
    </w:rPr>
  </w:style>
  <w:style w:type="paragraph" w:styleId="TOC1">
    <w:name w:val="toc 1"/>
    <w:basedOn w:val="Normal"/>
    <w:next w:val="Normal"/>
    <w:autoRedefine/>
    <w:uiPriority w:val="39"/>
    <w:unhideWhenUsed/>
    <w:rsid w:val="00CA19A8"/>
    <w:pPr>
      <w:spacing w:after="100"/>
    </w:pPr>
  </w:style>
  <w:style w:type="paragraph" w:styleId="TOC2">
    <w:name w:val="toc 2"/>
    <w:basedOn w:val="Normal"/>
    <w:next w:val="Normal"/>
    <w:autoRedefine/>
    <w:uiPriority w:val="39"/>
    <w:unhideWhenUsed/>
    <w:rsid w:val="00CA19A8"/>
    <w:pPr>
      <w:spacing w:after="100"/>
      <w:ind w:left="240"/>
    </w:pPr>
  </w:style>
  <w:style w:type="character" w:styleId="Hyperlink">
    <w:name w:val="Hyperlink"/>
    <w:basedOn w:val="DefaultParagraphFont"/>
    <w:uiPriority w:val="99"/>
    <w:unhideWhenUsed/>
    <w:rsid w:val="00CA19A8"/>
    <w:rPr>
      <w:color w:val="0000FF" w:themeColor="hyperlink"/>
      <w:u w:val="single"/>
    </w:rPr>
  </w:style>
  <w:style w:type="paragraph" w:styleId="BalloonText">
    <w:name w:val="Balloon Text"/>
    <w:basedOn w:val="Normal"/>
    <w:link w:val="BalloonTextChar"/>
    <w:uiPriority w:val="99"/>
    <w:semiHidden/>
    <w:unhideWhenUsed/>
    <w:rsid w:val="00CA1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9A8"/>
    <w:rPr>
      <w:rFonts w:ascii="Tahoma" w:hAnsi="Tahoma" w:cs="Tahoma"/>
      <w:sz w:val="16"/>
      <w:szCs w:val="16"/>
    </w:rPr>
  </w:style>
  <w:style w:type="character" w:customStyle="1" w:styleId="Heading3Char">
    <w:name w:val="Heading 3 Char"/>
    <w:basedOn w:val="DefaultParagraphFont"/>
    <w:link w:val="Heading3"/>
    <w:uiPriority w:val="9"/>
    <w:rsid w:val="00D675C6"/>
    <w:rPr>
      <w:rFonts w:asciiTheme="majorHAnsi" w:eastAsiaTheme="majorEastAsia" w:hAnsiTheme="majorHAnsi" w:cstheme="majorBidi"/>
      <w:b/>
      <w:bCs/>
      <w:color w:val="4F81BD" w:themeColor="accent1"/>
      <w:sz w:val="24"/>
    </w:rPr>
  </w:style>
  <w:style w:type="paragraph" w:styleId="TOC3">
    <w:name w:val="toc 3"/>
    <w:basedOn w:val="Normal"/>
    <w:next w:val="Normal"/>
    <w:autoRedefine/>
    <w:uiPriority w:val="39"/>
    <w:unhideWhenUsed/>
    <w:rsid w:val="00E07FA3"/>
    <w:pPr>
      <w:spacing w:after="100"/>
      <w:ind w:left="480"/>
    </w:pPr>
  </w:style>
  <w:style w:type="character" w:customStyle="1" w:styleId="Heading4Char">
    <w:name w:val="Heading 4 Char"/>
    <w:basedOn w:val="DefaultParagraphFont"/>
    <w:link w:val="Heading4"/>
    <w:uiPriority w:val="9"/>
    <w:rsid w:val="0096078F"/>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rsid w:val="001D66BA"/>
    <w:rPr>
      <w:rFonts w:asciiTheme="majorHAnsi" w:eastAsiaTheme="majorEastAsia" w:hAnsiTheme="majorHAnsi" w:cstheme="majorBidi"/>
      <w:color w:val="243F60" w:themeColor="accent1" w:themeShade="7F"/>
      <w:sz w:val="24"/>
    </w:rPr>
  </w:style>
  <w:style w:type="paragraph" w:customStyle="1" w:styleId="Code">
    <w:name w:val="Code"/>
    <w:basedOn w:val="Normal"/>
    <w:link w:val="CodeChar"/>
    <w:qFormat/>
    <w:rsid w:val="00E047A5"/>
    <w:pPr>
      <w:spacing w:line="240" w:lineRule="auto"/>
    </w:pPr>
    <w:rPr>
      <w:rFonts w:ascii="Times New Roman" w:hAnsi="Times New Roman" w:cs="Times New Roman"/>
    </w:rPr>
  </w:style>
  <w:style w:type="table" w:styleId="TableGrid">
    <w:name w:val="Table Grid"/>
    <w:basedOn w:val="TableNormal"/>
    <w:uiPriority w:val="39"/>
    <w:rsid w:val="00155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Char">
    <w:name w:val="Code Char"/>
    <w:basedOn w:val="DefaultParagraphFont"/>
    <w:link w:val="Code"/>
    <w:rsid w:val="00E047A5"/>
    <w:rPr>
      <w:rFonts w:ascii="Times New Roman" w:hAnsi="Times New Roman" w:cs="Times New Roman"/>
      <w:sz w:val="24"/>
    </w:rPr>
  </w:style>
  <w:style w:type="table" w:styleId="LightList">
    <w:name w:val="Light List"/>
    <w:basedOn w:val="TableNormal"/>
    <w:uiPriority w:val="61"/>
    <w:rsid w:val="004761E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FigureLegends">
    <w:name w:val="FigureLegends"/>
    <w:basedOn w:val="Normal"/>
    <w:link w:val="FigureLegendsChar"/>
    <w:qFormat/>
    <w:rsid w:val="00EF035D"/>
    <w:pPr>
      <w:spacing w:line="240" w:lineRule="auto"/>
      <w:contextualSpacing/>
    </w:pPr>
  </w:style>
  <w:style w:type="paragraph" w:customStyle="1" w:styleId="FigureHeadings">
    <w:name w:val="FigureHeadings"/>
    <w:basedOn w:val="Heading5"/>
    <w:link w:val="FigureHeadingsChar"/>
    <w:qFormat/>
    <w:rsid w:val="00AF3384"/>
    <w:rPr>
      <w:color w:val="4F81BD" w:themeColor="accent1"/>
    </w:rPr>
  </w:style>
  <w:style w:type="character" w:customStyle="1" w:styleId="FigureLegendsChar">
    <w:name w:val="FigureLegends Char"/>
    <w:basedOn w:val="DefaultParagraphFont"/>
    <w:link w:val="FigureLegends"/>
    <w:rsid w:val="00EF035D"/>
    <w:rPr>
      <w:sz w:val="24"/>
    </w:rPr>
  </w:style>
  <w:style w:type="character" w:customStyle="1" w:styleId="FigureHeadingsChar">
    <w:name w:val="FigureHeadings Char"/>
    <w:basedOn w:val="Heading5Char"/>
    <w:link w:val="FigureHeadings"/>
    <w:rsid w:val="00AF3384"/>
    <w:rPr>
      <w:rFonts w:asciiTheme="majorHAnsi" w:eastAsiaTheme="majorEastAsia" w:hAnsiTheme="majorHAnsi" w:cstheme="majorBidi"/>
      <w:color w:val="4F81BD" w:themeColor="accent1"/>
      <w:sz w:val="24"/>
    </w:rPr>
  </w:style>
  <w:style w:type="paragraph" w:customStyle="1" w:styleId="TableHeading">
    <w:name w:val="TableHeading"/>
    <w:basedOn w:val="Normal"/>
    <w:link w:val="TableHeadingChar"/>
    <w:rsid w:val="008221DC"/>
    <w:pPr>
      <w:spacing w:after="0" w:line="240" w:lineRule="auto"/>
    </w:pPr>
  </w:style>
  <w:style w:type="character" w:customStyle="1" w:styleId="TableHeadingChar">
    <w:name w:val="TableHeading Char"/>
    <w:basedOn w:val="DefaultParagraphFont"/>
    <w:link w:val="TableHeading"/>
    <w:rsid w:val="008221DC"/>
    <w:rPr>
      <w:sz w:val="24"/>
    </w:rPr>
  </w:style>
  <w:style w:type="paragraph" w:styleId="NoSpacing">
    <w:name w:val="No Spacing"/>
    <w:uiPriority w:val="1"/>
    <w:qFormat/>
    <w:rsid w:val="008E0E63"/>
    <w:pPr>
      <w:spacing w:after="0" w:line="240" w:lineRule="auto"/>
      <w:jc w:val="both"/>
    </w:pPr>
    <w:rPr>
      <w:sz w:val="24"/>
    </w:rPr>
  </w:style>
  <w:style w:type="paragraph" w:customStyle="1" w:styleId="Equations">
    <w:name w:val="Equations"/>
    <w:basedOn w:val="Normal"/>
    <w:link w:val="EquationsChar"/>
    <w:qFormat/>
    <w:rsid w:val="000F4279"/>
    <w:pPr>
      <w:jc w:val="right"/>
    </w:pPr>
    <w:rPr>
      <w:rFonts w:eastAsiaTheme="minorEastAsia"/>
    </w:rPr>
  </w:style>
  <w:style w:type="character" w:styleId="PlaceholderText">
    <w:name w:val="Placeholder Text"/>
    <w:basedOn w:val="DefaultParagraphFont"/>
    <w:uiPriority w:val="99"/>
    <w:semiHidden/>
    <w:rsid w:val="00A311B6"/>
    <w:rPr>
      <w:color w:val="808080"/>
    </w:rPr>
  </w:style>
  <w:style w:type="character" w:customStyle="1" w:styleId="EquationsChar">
    <w:name w:val="Equations Char"/>
    <w:basedOn w:val="DefaultParagraphFont"/>
    <w:link w:val="Equations"/>
    <w:rsid w:val="000F4279"/>
    <w:rPr>
      <w:rFonts w:eastAsiaTheme="minorEastAsia"/>
      <w:sz w:val="24"/>
    </w:rPr>
  </w:style>
  <w:style w:type="paragraph" w:styleId="NormalWeb">
    <w:name w:val="Normal (Web)"/>
    <w:basedOn w:val="Normal"/>
    <w:uiPriority w:val="99"/>
    <w:semiHidden/>
    <w:unhideWhenUsed/>
    <w:rsid w:val="00AB5672"/>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TableHeadings">
    <w:name w:val="TableHeadings"/>
    <w:basedOn w:val="Heading5"/>
    <w:link w:val="TableHeadingsChar"/>
    <w:qFormat/>
    <w:rsid w:val="007845BC"/>
    <w:rPr>
      <w:color w:val="365F91" w:themeColor="accent1" w:themeShade="BF"/>
    </w:rPr>
  </w:style>
  <w:style w:type="character" w:customStyle="1" w:styleId="TableHeadingsChar">
    <w:name w:val="TableHeadings Char"/>
    <w:basedOn w:val="DefaultParagraphFont"/>
    <w:link w:val="TableHeadings"/>
    <w:rsid w:val="007845BC"/>
    <w:rPr>
      <w:rFonts w:asciiTheme="majorHAnsi" w:eastAsiaTheme="majorEastAsia" w:hAnsiTheme="majorHAnsi" w:cstheme="majorBidi"/>
      <w:color w:val="365F91" w:themeColor="accent1" w:themeShade="BF"/>
      <w:sz w:val="24"/>
    </w:rPr>
  </w:style>
  <w:style w:type="character" w:styleId="BookTitle">
    <w:name w:val="Book Title"/>
    <w:uiPriority w:val="33"/>
    <w:qFormat/>
    <w:rsid w:val="00021602"/>
  </w:style>
  <w:style w:type="character" w:customStyle="1" w:styleId="Heading6Char">
    <w:name w:val="Heading 6 Char"/>
    <w:basedOn w:val="DefaultParagraphFont"/>
    <w:link w:val="Heading6"/>
    <w:uiPriority w:val="9"/>
    <w:rsid w:val="00D25508"/>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723968">
      <w:bodyDiv w:val="1"/>
      <w:marLeft w:val="0"/>
      <w:marRight w:val="0"/>
      <w:marTop w:val="0"/>
      <w:marBottom w:val="0"/>
      <w:divBdr>
        <w:top w:val="none" w:sz="0" w:space="0" w:color="auto"/>
        <w:left w:val="none" w:sz="0" w:space="0" w:color="auto"/>
        <w:bottom w:val="none" w:sz="0" w:space="0" w:color="auto"/>
        <w:right w:val="none" w:sz="0" w:space="0" w:color="auto"/>
      </w:divBdr>
    </w:div>
    <w:div w:id="428355862">
      <w:bodyDiv w:val="1"/>
      <w:marLeft w:val="0"/>
      <w:marRight w:val="0"/>
      <w:marTop w:val="0"/>
      <w:marBottom w:val="0"/>
      <w:divBdr>
        <w:top w:val="none" w:sz="0" w:space="0" w:color="auto"/>
        <w:left w:val="none" w:sz="0" w:space="0" w:color="auto"/>
        <w:bottom w:val="none" w:sz="0" w:space="0" w:color="auto"/>
        <w:right w:val="none" w:sz="0" w:space="0" w:color="auto"/>
      </w:divBdr>
    </w:div>
    <w:div w:id="1009218501">
      <w:bodyDiv w:val="1"/>
      <w:marLeft w:val="0"/>
      <w:marRight w:val="0"/>
      <w:marTop w:val="0"/>
      <w:marBottom w:val="0"/>
      <w:divBdr>
        <w:top w:val="none" w:sz="0" w:space="0" w:color="auto"/>
        <w:left w:val="none" w:sz="0" w:space="0" w:color="auto"/>
        <w:bottom w:val="none" w:sz="0" w:space="0" w:color="auto"/>
        <w:right w:val="none" w:sz="0" w:space="0" w:color="auto"/>
      </w:divBdr>
    </w:div>
    <w:div w:id="1017537615">
      <w:bodyDiv w:val="1"/>
      <w:marLeft w:val="0"/>
      <w:marRight w:val="0"/>
      <w:marTop w:val="0"/>
      <w:marBottom w:val="0"/>
      <w:divBdr>
        <w:top w:val="none" w:sz="0" w:space="0" w:color="auto"/>
        <w:left w:val="none" w:sz="0" w:space="0" w:color="auto"/>
        <w:bottom w:val="none" w:sz="0" w:space="0" w:color="auto"/>
        <w:right w:val="none" w:sz="0" w:space="0" w:color="auto"/>
      </w:divBdr>
    </w:div>
    <w:div w:id="1662276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mrfer/QCProjec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6234B-365F-4C84-9200-D2D4265C8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5</Pages>
  <Words>1849</Words>
  <Characters>10542</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Sara R</cp:lastModifiedBy>
  <cp:revision>32</cp:revision>
  <cp:lastPrinted>2016-03-01T13:03:00Z</cp:lastPrinted>
  <dcterms:created xsi:type="dcterms:W3CDTF">2016-04-04T15:07:00Z</dcterms:created>
  <dcterms:modified xsi:type="dcterms:W3CDTF">2016-04-04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mrey@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